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xmlns:a14="http://schemas.microsoft.com/office/drawing/2010/main" mc:Ignorable="w14 w15 w16se wp14">
  <w:body>
    <w:p w:rsidR="002C1FE4" w:rsidRDefault="002C1FE4" w14:paraId="2250C95C" w14:textId="77777777">
      <w:pPr>
        <w:pStyle w:val="Body"/>
      </w:pPr>
      <w:bookmarkStart w:name="_Hlk21800483" w:id="0"/>
      <w:bookmarkEnd w:id="0"/>
    </w:p>
    <w:p w:rsidR="002C1FE4" w:rsidRDefault="002C1FE4" w14:paraId="10499708" w14:textId="77777777">
      <w:pPr>
        <w:pStyle w:val="Body"/>
      </w:pPr>
    </w:p>
    <w:p w:rsidR="002C1FE4" w:rsidRDefault="002C1FE4" w14:paraId="7233C1C1" w14:textId="77777777">
      <w:pPr>
        <w:pStyle w:val="Body"/>
      </w:pPr>
    </w:p>
    <w:p w:rsidR="002C1FE4" w:rsidRDefault="002C1FE4" w14:paraId="469CFDA0" w14:textId="77777777">
      <w:pPr>
        <w:pStyle w:val="Body"/>
      </w:pPr>
    </w:p>
    <w:p w:rsidR="002C1FE4" w:rsidRDefault="002C1FE4" w14:paraId="0FBACE5A" w14:textId="77777777">
      <w:pPr>
        <w:pStyle w:val="Body"/>
      </w:pPr>
    </w:p>
    <w:p w:rsidR="002C1FE4" w:rsidRDefault="002C1FE4" w14:paraId="0C8B0367" w14:textId="77777777">
      <w:pPr>
        <w:pStyle w:val="Body"/>
      </w:pPr>
    </w:p>
    <w:p w:rsidR="002C1FE4" w:rsidRDefault="002C1FE4" w14:paraId="4C0E3C71" w14:textId="77777777">
      <w:pPr>
        <w:pStyle w:val="Body"/>
      </w:pPr>
    </w:p>
    <w:p w:rsidR="002C1FE4" w:rsidRDefault="002C1FE4" w14:paraId="59319377" w14:textId="77777777">
      <w:pPr>
        <w:pStyle w:val="Body"/>
      </w:pPr>
    </w:p>
    <w:p w:rsidR="002C1FE4" w:rsidRDefault="002C1FE4" w14:paraId="5DF322F5" w14:textId="77777777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:rsidR="002C1FE4" w:rsidRDefault="002C1FE4" w14:paraId="5390EBF7" w14:textId="77777777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:rsidR="002C1FE4" w:rsidRDefault="002C1FE4" w14:paraId="79B95033" w14:textId="77777777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:rsidR="002C1FE4" w:rsidRDefault="002C1FE4" w14:paraId="55469CD4" w14:textId="77777777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:rsidR="002C1FE4" w:rsidRDefault="00941501" w14:paraId="10FB44DD" w14:textId="77777777">
      <w:pPr>
        <w:pStyle w:val="TitleA"/>
        <w:pBdr>
          <w:bottom w:val="nil"/>
        </w:pBdr>
        <w:spacing w:after="0"/>
        <w:jc w:val="right"/>
        <w:rPr>
          <w:rFonts w:ascii="Arial" w:hAnsi="Arial" w:eastAsia="Arial" w:cs="Arial"/>
          <w:b/>
          <w:bCs/>
          <w:color w:val="0070C0"/>
          <w:sz w:val="32"/>
          <w:szCs w:val="32"/>
          <w:u w:color="0070C0"/>
        </w:rPr>
      </w:pPr>
      <w:r>
        <w:rPr>
          <w:rFonts w:ascii="Arial" w:hAnsi="Arial"/>
          <w:b/>
          <w:bCs/>
          <w:color w:val="0070C0"/>
          <w:sz w:val="32"/>
          <w:szCs w:val="32"/>
          <w:u w:color="0070C0"/>
        </w:rPr>
        <w:t>Atividade 01</w:t>
      </w:r>
    </w:p>
    <w:p w:rsidR="002C1FE4" w:rsidRDefault="002C1FE4" w14:paraId="128D8F94" w14:textId="77777777">
      <w:pPr>
        <w:pStyle w:val="Body"/>
        <w:jc w:val="right"/>
      </w:pPr>
    </w:p>
    <w:p w:rsidR="002C1FE4" w:rsidRDefault="002C1FE4" w14:paraId="5BC9EA92" w14:textId="77777777">
      <w:pPr>
        <w:pStyle w:val="Body"/>
        <w:jc w:val="right"/>
      </w:pPr>
    </w:p>
    <w:p w:rsidR="002C1FE4" w:rsidRDefault="002C1FE4" w14:paraId="6C38B9A7" w14:textId="77777777">
      <w:pPr>
        <w:pStyle w:val="Body"/>
        <w:jc w:val="right"/>
      </w:pPr>
    </w:p>
    <w:p w:rsidR="002C1FE4" w:rsidRDefault="00941501" w14:paraId="57373AF8" w14:textId="77777777">
      <w:pPr>
        <w:pStyle w:val="Body"/>
        <w:jc w:val="right"/>
        <w:rPr>
          <w:u w:val="single"/>
        </w:rPr>
      </w:pPr>
      <w:r>
        <w:rPr>
          <w:u w:val="single"/>
          <w:lang w:val="pt-PT"/>
        </w:rPr>
        <w:t>Equipe</w:t>
      </w:r>
    </w:p>
    <w:p w:rsidR="002C1FE4" w:rsidRDefault="002C1FE4" w14:paraId="7CDE2D4F" w14:textId="77777777">
      <w:pPr>
        <w:pStyle w:val="Body"/>
        <w:jc w:val="right"/>
        <w:rPr>
          <w:u w:val="single"/>
        </w:rPr>
      </w:pPr>
    </w:p>
    <w:p w:rsidR="002C1FE4" w:rsidRDefault="00941501" w14:paraId="727D1B25" w14:textId="77777777">
      <w:pPr>
        <w:pStyle w:val="Body"/>
        <w:jc w:val="right"/>
        <w:rPr>
          <w:i/>
          <w:iCs/>
        </w:rPr>
      </w:pPr>
      <w:r>
        <w:rPr>
          <w:i/>
          <w:iCs/>
        </w:rPr>
        <w:t>Davi</w:t>
      </w:r>
    </w:p>
    <w:p w:rsidR="002C1FE4" w:rsidRDefault="00941501" w14:paraId="44874690" w14:textId="77777777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Ricardo Damasceno</w:t>
      </w:r>
    </w:p>
    <w:p w:rsidR="002C1FE4" w:rsidRDefault="00941501" w14:paraId="14AAE05A" w14:textId="77777777">
      <w:pPr>
        <w:pStyle w:val="Body"/>
        <w:jc w:val="right"/>
        <w:rPr>
          <w:i/>
          <w:iCs/>
        </w:rPr>
      </w:pPr>
      <w:r>
        <w:rPr>
          <w:i/>
          <w:iCs/>
        </w:rPr>
        <w:t>Diogo</w:t>
      </w:r>
    </w:p>
    <w:p w:rsidR="002C1FE4" w:rsidRDefault="00941501" w14:paraId="7A6D8E98" w14:textId="77777777">
      <w:pPr>
        <w:pStyle w:val="Body"/>
        <w:jc w:val="right"/>
        <w:rPr>
          <w:i/>
          <w:iCs/>
        </w:rPr>
      </w:pPr>
      <w:r>
        <w:rPr>
          <w:i/>
          <w:iCs/>
        </w:rPr>
        <w:t>Erlanio</w:t>
      </w:r>
    </w:p>
    <w:p w:rsidR="002C1FE4" w:rsidRDefault="00941501" w14:paraId="58045C5F" w14:textId="77777777">
      <w:pPr>
        <w:pStyle w:val="Body"/>
        <w:jc w:val="right"/>
        <w:rPr>
          <w:i/>
          <w:iCs/>
        </w:rPr>
      </w:pPr>
      <w:r>
        <w:rPr>
          <w:i/>
          <w:iCs/>
        </w:rPr>
        <w:t>Jos</w:t>
      </w:r>
      <w:r>
        <w:rPr>
          <w:i/>
          <w:iCs/>
          <w:lang w:val="fr-FR"/>
        </w:rPr>
        <w:t xml:space="preserve">é </w:t>
      </w:r>
      <w:r>
        <w:rPr>
          <w:i/>
          <w:iCs/>
        </w:rPr>
        <w:t>Neto</w:t>
      </w:r>
    </w:p>
    <w:p w:rsidR="002C1FE4" w:rsidRDefault="00941501" w14:paraId="3A588BCB" w14:textId="77777777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Luiz Henrique</w:t>
      </w:r>
    </w:p>
    <w:p w:rsidR="002C1FE4" w:rsidRDefault="00941501" w14:paraId="71F7B812" w14:textId="77777777">
      <w:pPr>
        <w:pStyle w:val="Body"/>
        <w:jc w:val="right"/>
        <w:rPr>
          <w:i/>
          <w:iCs/>
        </w:rPr>
      </w:pPr>
      <w:proofErr w:type="spellStart"/>
      <w:r>
        <w:rPr>
          <w:i/>
          <w:iCs/>
          <w:lang w:val="fr-FR"/>
        </w:rPr>
        <w:t>Rhuan</w:t>
      </w:r>
      <w:proofErr w:type="spellEnd"/>
    </w:p>
    <w:p w:rsidR="002C1FE4" w:rsidRDefault="002C1FE4" w14:paraId="475D75C3" w14:textId="77777777">
      <w:pPr>
        <w:pStyle w:val="Body"/>
        <w:jc w:val="right"/>
      </w:pPr>
    </w:p>
    <w:p w:rsidR="002C1FE4" w:rsidRDefault="002C1FE4" w14:paraId="677B90FB" w14:textId="77777777">
      <w:pPr>
        <w:pStyle w:val="Body"/>
        <w:rPr>
          <w:b/>
          <w:bCs/>
        </w:rPr>
      </w:pPr>
    </w:p>
    <w:p w:rsidR="002C1FE4" w:rsidRDefault="002C1FE4" w14:paraId="0A75D08B" w14:textId="77777777">
      <w:pPr>
        <w:pStyle w:val="Body"/>
        <w:rPr>
          <w:b/>
          <w:bCs/>
        </w:rPr>
      </w:pPr>
    </w:p>
    <w:p w:rsidR="002C1FE4" w:rsidRDefault="002C1FE4" w14:paraId="64CE126D" w14:textId="77777777">
      <w:pPr>
        <w:pStyle w:val="Body"/>
        <w:rPr>
          <w:b/>
          <w:bCs/>
        </w:rPr>
      </w:pPr>
    </w:p>
    <w:p w:rsidR="002C1FE4" w:rsidRDefault="002C1FE4" w14:paraId="50A5C6B3" w14:textId="77777777">
      <w:pPr>
        <w:pStyle w:val="Body"/>
        <w:rPr>
          <w:b/>
          <w:bCs/>
        </w:rPr>
      </w:pPr>
    </w:p>
    <w:p w:rsidR="002C1FE4" w:rsidRDefault="002C1FE4" w14:paraId="02C49879" w14:textId="77777777">
      <w:pPr>
        <w:pStyle w:val="Body"/>
        <w:rPr>
          <w:b/>
          <w:bCs/>
        </w:rPr>
      </w:pPr>
    </w:p>
    <w:p w:rsidR="002C1FE4" w:rsidRDefault="002C1FE4" w14:paraId="4B1A0C75" w14:textId="77777777">
      <w:pPr>
        <w:pStyle w:val="Body"/>
        <w:rPr>
          <w:b/>
          <w:bCs/>
        </w:rPr>
      </w:pPr>
    </w:p>
    <w:p w:rsidR="002C1FE4" w:rsidRDefault="002C1FE4" w14:paraId="415CCEAE" w14:textId="77777777">
      <w:pPr>
        <w:pStyle w:val="Body"/>
        <w:rPr>
          <w:b/>
          <w:bCs/>
        </w:rPr>
      </w:pPr>
    </w:p>
    <w:p w:rsidR="002C1FE4" w:rsidRDefault="002C1FE4" w14:paraId="2071C274" w14:textId="77777777">
      <w:pPr>
        <w:pStyle w:val="Body"/>
        <w:rPr>
          <w:b/>
          <w:bCs/>
        </w:rPr>
      </w:pPr>
    </w:p>
    <w:p w:rsidR="002C1FE4" w:rsidRDefault="002C1FE4" w14:paraId="473D9C6E" w14:textId="77777777">
      <w:pPr>
        <w:pStyle w:val="Body"/>
        <w:rPr>
          <w:b/>
          <w:bCs/>
        </w:rPr>
      </w:pPr>
    </w:p>
    <w:p w:rsidR="002C1FE4" w:rsidRDefault="002C1FE4" w14:paraId="21A6FBF5" w14:textId="77777777">
      <w:pPr>
        <w:pStyle w:val="Body"/>
        <w:rPr>
          <w:b/>
          <w:bCs/>
        </w:rPr>
      </w:pPr>
    </w:p>
    <w:p w:rsidR="002C1FE4" w:rsidRDefault="002C1FE4" w14:paraId="1E1CB13C" w14:textId="77777777">
      <w:pPr>
        <w:pStyle w:val="Body"/>
        <w:rPr>
          <w:b/>
          <w:bCs/>
        </w:rPr>
      </w:pPr>
    </w:p>
    <w:p w:rsidR="002C1FE4" w:rsidRDefault="002C1FE4" w14:paraId="4DC80C5C" w14:textId="77777777">
      <w:pPr>
        <w:pStyle w:val="Body"/>
        <w:rPr>
          <w:b/>
          <w:bCs/>
        </w:rPr>
      </w:pPr>
    </w:p>
    <w:p w:rsidR="002C1FE4" w:rsidRDefault="002C1FE4" w14:paraId="0E8EFCCB" w14:textId="77777777">
      <w:pPr>
        <w:pStyle w:val="Body"/>
        <w:rPr>
          <w:b/>
          <w:bCs/>
        </w:rPr>
      </w:pPr>
    </w:p>
    <w:p w:rsidR="002C1FE4" w:rsidRDefault="002C1FE4" w14:paraId="1E84A348" w14:textId="77777777">
      <w:pPr>
        <w:pStyle w:val="Body"/>
        <w:rPr>
          <w:b/>
          <w:bCs/>
        </w:rPr>
      </w:pPr>
    </w:p>
    <w:p w:rsidR="002C1FE4" w:rsidRDefault="00941501" w14:paraId="6178C916" w14:textId="77777777">
      <w:pPr>
        <w:pStyle w:val="Body"/>
        <w:jc w:val="center"/>
      </w:pPr>
      <w:r>
        <w:rPr>
          <w:rStyle w:val="Strong"/>
        </w:rPr>
        <w:t>Out/2019</w:t>
      </w:r>
    </w:p>
    <w:p w:rsidR="002C1FE4" w:rsidRDefault="002C1FE4" w14:paraId="71C73937" w14:textId="77777777">
      <w:pPr>
        <w:pStyle w:val="Body"/>
      </w:pPr>
    </w:p>
    <w:p w:rsidR="002C1FE4" w:rsidRDefault="002C1FE4" w14:paraId="02EAE639" w14:textId="77777777">
      <w:pPr>
        <w:pStyle w:val="Body"/>
      </w:pPr>
    </w:p>
    <w:p w:rsidR="002C1FE4" w:rsidRDefault="00941501" w14:paraId="088EDA46" w14:textId="77777777">
      <w:pPr>
        <w:pStyle w:val="Body"/>
      </w:pPr>
      <w:r>
        <w:rPr>
          <w:rStyle w:val="PageNumber"/>
          <w:rFonts w:ascii="Arial Unicode MS" w:hAnsi="Arial Unicode MS"/>
        </w:rPr>
        <w:br w:type="page"/>
      </w:r>
    </w:p>
    <w:p w:rsidR="002C1FE4" w:rsidRDefault="002C1FE4" w14:paraId="6B58606F" w14:textId="77777777">
      <w:pPr>
        <w:pStyle w:val="Body"/>
      </w:pPr>
    </w:p>
    <w:p w:rsidR="002C1FE4" w:rsidRDefault="002C1FE4" w14:paraId="38786B37" w14:textId="77777777">
      <w:pPr>
        <w:pStyle w:val="Body"/>
      </w:pPr>
    </w:p>
    <w:p w:rsidR="002C1FE4" w:rsidRDefault="002C1FE4" w14:paraId="7EB5F312" w14:textId="77777777">
      <w:pPr>
        <w:pStyle w:val="Body"/>
      </w:pPr>
    </w:p>
    <w:p w:rsidR="002C1FE4" w:rsidRDefault="002C1FE4" w14:paraId="253AEE6E" w14:textId="77777777">
      <w:pPr>
        <w:pStyle w:val="PSCLegenda"/>
        <w:rPr>
          <w:b w:val="0"/>
          <w:bCs w:val="0"/>
        </w:rPr>
      </w:pPr>
    </w:p>
    <w:tbl>
      <w:tblPr>
        <w:tblStyle w:val="TableNormal1"/>
        <w:tblW w:w="8488" w:type="dxa"/>
        <w:tblInd w:w="108" w:type="dxa"/>
        <w:tbl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color="FFFFFF" w:sz="8" w:space="0"/>
          <w:insideV w:val="single" w:color="FFFFFF" w:sz="8" w:space="0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993"/>
        <w:gridCol w:w="1474"/>
        <w:gridCol w:w="2636"/>
        <w:gridCol w:w="3385"/>
      </w:tblGrid>
      <w:tr w:rsidR="002C1FE4" w14:paraId="1ABD7391" w14:textId="77777777">
        <w:trPr>
          <w:trHeight w:val="264"/>
        </w:trPr>
        <w:tc>
          <w:tcPr>
            <w:tcW w:w="8488" w:type="dxa"/>
            <w:gridSpan w:val="4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2C1FE4" w:rsidRDefault="00941501" w14:paraId="60D9B339" w14:textId="77777777">
            <w:pPr>
              <w:pStyle w:val="Verses"/>
            </w:pPr>
            <w:r>
              <w:rPr>
                <w:rFonts w:ascii="Arial" w:hAnsi="Arial"/>
                <w:b/>
                <w:bCs/>
              </w:rPr>
              <w:t>Controle de Versões</w:t>
            </w:r>
          </w:p>
        </w:tc>
      </w:tr>
      <w:tr w:rsidR="002C1FE4" w14:paraId="21994CC1" w14:textId="77777777">
        <w:trPr>
          <w:trHeight w:val="243"/>
        </w:trPr>
        <w:tc>
          <w:tcPr>
            <w:tcW w:w="993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2C1FE4" w:rsidRDefault="00941501" w14:paraId="71073DB1" w14:textId="77777777">
            <w:pPr>
              <w:pStyle w:val="Verses"/>
            </w:pPr>
            <w:r>
              <w:rPr>
                <w:rFonts w:ascii="Arial" w:hAnsi="Arial"/>
                <w:b/>
                <w:bCs/>
              </w:rPr>
              <w:t>Versão</w:t>
            </w:r>
          </w:p>
        </w:tc>
        <w:tc>
          <w:tcPr>
            <w:tcW w:w="1474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2C1FE4" w:rsidRDefault="00941501" w14:paraId="3DD69C19" w14:textId="77777777">
            <w:pPr>
              <w:pStyle w:val="Verses"/>
            </w:pPr>
            <w:r>
              <w:rPr>
                <w:rFonts w:ascii="Arial" w:hAnsi="Arial"/>
                <w:b/>
                <w:bCs/>
              </w:rPr>
              <w:t>Data</w:t>
            </w:r>
          </w:p>
        </w:tc>
        <w:tc>
          <w:tcPr>
            <w:tcW w:w="2636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2C1FE4" w:rsidRDefault="00941501" w14:paraId="6D2F3B07" w14:textId="77777777">
            <w:pPr>
              <w:pStyle w:val="Verses"/>
            </w:pPr>
            <w:r>
              <w:rPr>
                <w:rFonts w:ascii="Arial" w:hAnsi="Arial"/>
                <w:b/>
                <w:bCs/>
              </w:rPr>
              <w:t>Autor</w:t>
            </w:r>
          </w:p>
        </w:tc>
        <w:tc>
          <w:tcPr>
            <w:tcW w:w="3385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2C1FE4" w:rsidRDefault="00941501" w14:paraId="47F8747A" w14:textId="77777777">
            <w:pPr>
              <w:pStyle w:val="Verses"/>
            </w:pPr>
            <w:r>
              <w:rPr>
                <w:rFonts w:ascii="Arial" w:hAnsi="Arial"/>
                <w:b/>
                <w:bCs/>
              </w:rPr>
              <w:t>Notas da Revisão</w:t>
            </w:r>
          </w:p>
        </w:tc>
      </w:tr>
      <w:tr w:rsidR="002C1FE4" w14:paraId="03CD04BC" w14:textId="77777777">
        <w:trPr>
          <w:trHeight w:val="243"/>
        </w:trPr>
        <w:tc>
          <w:tcPr>
            <w:tcW w:w="993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2C1FE4" w:rsidRDefault="00941501" w14:paraId="11225930" w14:textId="77777777">
            <w:pPr>
              <w:pStyle w:val="Verses"/>
            </w:pPr>
            <w:r>
              <w:rPr>
                <w:rFonts w:ascii="Arial" w:hAnsi="Arial"/>
              </w:rPr>
              <w:t>0.1</w:t>
            </w:r>
          </w:p>
        </w:tc>
        <w:tc>
          <w:tcPr>
            <w:tcW w:w="1474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2C1FE4" w:rsidRDefault="00941501" w14:paraId="6DC44E71" w14:textId="77777777">
            <w:pPr>
              <w:pStyle w:val="Verses"/>
            </w:pPr>
            <w:r>
              <w:rPr>
                <w:rFonts w:ascii="Arial" w:hAnsi="Arial"/>
              </w:rPr>
              <w:t>11/10/2018</w:t>
            </w:r>
          </w:p>
        </w:tc>
        <w:tc>
          <w:tcPr>
            <w:tcW w:w="2636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2C1FE4" w:rsidRDefault="00941501" w14:paraId="1F02343F" w14:textId="77777777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2C1FE4" w:rsidRDefault="00941501" w14:paraId="329B1DA5" w14:textId="77777777">
            <w:pPr>
              <w:pStyle w:val="Verses"/>
            </w:pPr>
            <w:r>
              <w:rPr>
                <w:rFonts w:ascii="Arial" w:hAnsi="Arial"/>
              </w:rPr>
              <w:t>Elaboração do documento</w:t>
            </w:r>
          </w:p>
        </w:tc>
      </w:tr>
      <w:tr w:rsidRPr="00876EB1" w:rsidR="002C1FE4" w14:paraId="13189532" w14:textId="77777777">
        <w:trPr>
          <w:trHeight w:val="483"/>
        </w:trPr>
        <w:tc>
          <w:tcPr>
            <w:tcW w:w="993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2C1FE4" w:rsidRDefault="00941501" w14:paraId="6B3B3FD7" w14:textId="77777777">
            <w:pPr>
              <w:pStyle w:val="Verses"/>
            </w:pPr>
            <w:r>
              <w:rPr>
                <w:rFonts w:ascii="Arial" w:hAnsi="Arial"/>
              </w:rPr>
              <w:t>0.2</w:t>
            </w:r>
          </w:p>
        </w:tc>
        <w:tc>
          <w:tcPr>
            <w:tcW w:w="1474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2C1FE4" w:rsidRDefault="00941501" w14:paraId="5B0D0700" w14:textId="77777777">
            <w:pPr>
              <w:pStyle w:val="Verses"/>
            </w:pPr>
            <w:r>
              <w:rPr>
                <w:rFonts w:ascii="Arial" w:hAnsi="Arial"/>
              </w:rPr>
              <w:t>12/10/2019</w:t>
            </w:r>
          </w:p>
        </w:tc>
        <w:tc>
          <w:tcPr>
            <w:tcW w:w="2636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2C1FE4" w:rsidRDefault="00941501" w14:paraId="1DD27A6C" w14:textId="77777777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2C1FE4" w:rsidRDefault="00941501" w14:paraId="2EAF3888" w14:textId="77777777">
            <w:pPr>
              <w:pStyle w:val="Verses"/>
            </w:pPr>
            <w:r>
              <w:rPr>
                <w:rFonts w:ascii="Arial" w:hAnsi="Arial"/>
              </w:rPr>
              <w:t>Inserção dos processos e algumas alterações</w:t>
            </w:r>
          </w:p>
        </w:tc>
      </w:tr>
      <w:tr w:rsidRPr="00876EB1" w:rsidR="002C1FE4" w14:paraId="057355E6" w14:textId="77777777">
        <w:trPr>
          <w:trHeight w:val="723"/>
        </w:trPr>
        <w:tc>
          <w:tcPr>
            <w:tcW w:w="993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2C1FE4" w:rsidRDefault="00941501" w14:paraId="31206633" w14:textId="77777777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3</w:t>
            </w:r>
          </w:p>
        </w:tc>
        <w:tc>
          <w:tcPr>
            <w:tcW w:w="1474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2C1FE4" w:rsidRDefault="00941501" w14:paraId="42FD6D7F" w14:textId="77777777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3/10/2019</w:t>
            </w:r>
          </w:p>
        </w:tc>
        <w:tc>
          <w:tcPr>
            <w:tcW w:w="2636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2C1FE4" w:rsidRDefault="00941501" w14:paraId="0F5E791B" w14:textId="77777777">
            <w:pPr>
              <w:jc w:val="center"/>
            </w:pPr>
            <w:proofErr w:type="spellStart"/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huan</w:t>
            </w:r>
            <w:proofErr w:type="spellEnd"/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 xml:space="preserve"> Felipe</w:t>
            </w:r>
          </w:p>
        </w:tc>
        <w:tc>
          <w:tcPr>
            <w:tcW w:w="3385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Pr="001518A7" w:rsidR="002C1FE4" w:rsidRDefault="00941501" w14:paraId="3658BDBA" w14:textId="77777777">
            <w:pPr>
              <w:jc w:val="center"/>
              <w:rPr>
                <w:lang w:val="pt-BR"/>
              </w:rPr>
            </w:pPr>
            <w:r w:rsidRPr="001518A7"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serção de atividades relativas a função de Engenheiro de Testes</w:t>
            </w:r>
          </w:p>
        </w:tc>
      </w:tr>
      <w:tr w:rsidRPr="00876EB1" w:rsidR="003927AC" w14:paraId="0F4B137A" w14:textId="77777777">
        <w:trPr>
          <w:trHeight w:val="723"/>
        </w:trPr>
        <w:tc>
          <w:tcPr>
            <w:tcW w:w="993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927AC" w:rsidP="003927AC" w:rsidRDefault="003927AC" w14:paraId="7B65A28A" w14:textId="118F0B44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4</w:t>
            </w:r>
          </w:p>
        </w:tc>
        <w:tc>
          <w:tcPr>
            <w:tcW w:w="1474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927AC" w:rsidP="003927AC" w:rsidRDefault="003927AC" w14:paraId="0519711D" w14:textId="017DF7CB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4/10/2019</w:t>
            </w:r>
          </w:p>
        </w:tc>
        <w:tc>
          <w:tcPr>
            <w:tcW w:w="2636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3927AC" w:rsidP="003927AC" w:rsidRDefault="003927AC" w14:paraId="3C15109F" w14:textId="2FE3CA4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/>
              </w:rPr>
              <w:t xml:space="preserve">Ricardo </w:t>
            </w:r>
            <w:proofErr w:type="spellStart"/>
            <w:r>
              <w:rPr>
                <w:rFonts w:ascii="Arial" w:hAnsi="Arial"/>
              </w:rPr>
              <w:t>Damasceno</w:t>
            </w:r>
            <w:proofErr w:type="spellEnd"/>
          </w:p>
        </w:tc>
        <w:tc>
          <w:tcPr>
            <w:tcW w:w="3385" w:type="dxa"/>
            <w:tcBorders>
              <w:top w:val="single" w:color="999999" w:sz="4" w:space="0"/>
              <w:left w:val="single" w:color="999999" w:sz="4" w:space="0"/>
              <w:bottom w:val="single" w:color="999999" w:sz="4" w:space="0"/>
              <w:right w:val="single" w:color="999999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Pr="001518A7" w:rsidR="003927AC" w:rsidP="003927AC" w:rsidRDefault="003927AC" w14:paraId="0F2B6840" w14:textId="50D495DB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1518A7">
              <w:rPr>
                <w:rFonts w:ascii="Arial" w:hAnsi="Arial"/>
                <w:lang w:val="pt-BR"/>
              </w:rPr>
              <w:t>Inserção dos processos e algumas alterações</w:t>
            </w:r>
          </w:p>
        </w:tc>
      </w:tr>
    </w:tbl>
    <w:p w:rsidR="002C1FE4" w:rsidRDefault="002C1FE4" w14:paraId="34B31D6A" w14:textId="77777777">
      <w:pPr>
        <w:pStyle w:val="Body"/>
      </w:pPr>
    </w:p>
    <w:p w:rsidR="002C1FE4" w:rsidRDefault="002C1FE4" w14:paraId="567C4293" w14:textId="77777777">
      <w:pPr>
        <w:pStyle w:val="Body"/>
      </w:pPr>
    </w:p>
    <w:p w:rsidR="002C1FE4" w:rsidRDefault="002C1FE4" w14:paraId="7812DDC9" w14:textId="77777777">
      <w:pPr>
        <w:pStyle w:val="Body"/>
      </w:pPr>
    </w:p>
    <w:p w:rsidR="002C1FE4" w:rsidRDefault="002C1FE4" w14:paraId="06D366CD" w14:textId="77777777">
      <w:pPr>
        <w:pStyle w:val="Body"/>
      </w:pPr>
    </w:p>
    <w:p w:rsidR="002C1FE4" w:rsidRDefault="002C1FE4" w14:paraId="771B86D5" w14:textId="77777777">
      <w:pPr>
        <w:pStyle w:val="Body"/>
      </w:pPr>
    </w:p>
    <w:p w:rsidR="002C1FE4" w:rsidRDefault="002C1FE4" w14:paraId="76109AB4" w14:textId="77777777">
      <w:pPr>
        <w:pStyle w:val="Body"/>
      </w:pPr>
    </w:p>
    <w:p w:rsidR="002C1FE4" w:rsidRDefault="002C1FE4" w14:paraId="760BD902" w14:textId="77777777">
      <w:pPr>
        <w:pStyle w:val="Body"/>
      </w:pPr>
    </w:p>
    <w:p w:rsidR="002C1FE4" w:rsidRDefault="002C1FE4" w14:paraId="3F91180A" w14:textId="77777777">
      <w:pPr>
        <w:pStyle w:val="Body"/>
      </w:pPr>
    </w:p>
    <w:p w:rsidR="002C1FE4" w:rsidRDefault="002C1FE4" w14:paraId="3C540A47" w14:textId="77777777">
      <w:pPr>
        <w:pStyle w:val="Body"/>
      </w:pPr>
    </w:p>
    <w:p w:rsidR="002C1FE4" w:rsidRDefault="002C1FE4" w14:paraId="7F1B2D0A" w14:textId="77777777">
      <w:pPr>
        <w:pStyle w:val="Body"/>
      </w:pPr>
    </w:p>
    <w:p w:rsidR="002C1FE4" w:rsidRDefault="002C1FE4" w14:paraId="509BE460" w14:textId="77777777">
      <w:pPr>
        <w:pStyle w:val="Body"/>
      </w:pPr>
    </w:p>
    <w:p w:rsidR="002C1FE4" w:rsidRDefault="00941501" w14:paraId="07950794" w14:textId="77777777">
      <w:pPr>
        <w:pStyle w:val="Body"/>
      </w:pPr>
      <w:r>
        <w:rPr>
          <w:rStyle w:val="PageNumber"/>
          <w:rFonts w:ascii="Arial Unicode MS" w:hAnsi="Arial Unicode MS"/>
        </w:rPr>
        <w:br w:type="page"/>
      </w:r>
    </w:p>
    <w:p w:rsidR="002C1FE4" w:rsidRDefault="002C1FE4" w14:paraId="7B505DED" w14:textId="77777777">
      <w:pPr>
        <w:pStyle w:val="Body"/>
      </w:pPr>
    </w:p>
    <w:p w:rsidR="002C1FE4" w:rsidRDefault="002C1FE4" w14:paraId="553050E5" w14:textId="77777777">
      <w:pPr>
        <w:pStyle w:val="Body"/>
      </w:pPr>
    </w:p>
    <w:p w:rsidR="002C1FE4" w:rsidRDefault="002C1FE4" w14:paraId="399C4E83" w14:textId="77777777">
      <w:pPr>
        <w:pStyle w:val="Body"/>
      </w:pPr>
    </w:p>
    <w:p w:rsidR="002C1FE4" w:rsidRDefault="002C1FE4" w14:paraId="3C7CD1F4" w14:textId="77777777">
      <w:pPr>
        <w:pStyle w:val="Footer"/>
      </w:pPr>
    </w:p>
    <w:p w:rsidR="002C1FE4" w:rsidRDefault="002C1FE4" w14:paraId="1B8F59BB" w14:textId="77777777">
      <w:pPr>
        <w:pStyle w:val="Body"/>
      </w:pPr>
    </w:p>
    <w:p w:rsidR="002C1FE4" w:rsidRDefault="00941501" w14:paraId="65721779" w14:textId="77777777">
      <w:pPr>
        <w:pStyle w:val="TOCHeading"/>
      </w:pPr>
      <w:r>
        <w:rPr>
          <w:rStyle w:val="PageNumber"/>
        </w:rPr>
        <w:t>Sumário</w:t>
      </w:r>
    </w:p>
    <w:p w:rsidR="002C1FE4" w:rsidRDefault="002C1FE4" w14:paraId="64FB742A" w14:textId="77777777">
      <w:pPr>
        <w:pStyle w:val="Body"/>
      </w:pPr>
    </w:p>
    <w:p w:rsidR="002C1FE4" w:rsidRDefault="002C1FE4" w14:paraId="1DA46F17" w14:textId="77777777">
      <w:pPr>
        <w:pStyle w:val="Body"/>
      </w:pPr>
    </w:p>
    <w:p w:rsidR="002C1FE4" w:rsidRDefault="00941501" w14:paraId="4846742F" w14:textId="77777777">
      <w:pPr>
        <w:pStyle w:val="Body"/>
      </w:pPr>
      <w:r>
        <w:fldChar w:fldCharType="begin"/>
      </w:r>
      <w:r>
        <w:instrText xml:space="preserve"> TOC \t "heading 1, 1,heading 2, 2"</w:instrText>
      </w:r>
      <w:r>
        <w:fldChar w:fldCharType="separate"/>
      </w:r>
    </w:p>
    <w:p w:rsidR="002C1FE4" w:rsidRDefault="00941501" w14:paraId="51E41D11" w14:textId="568AAE13">
      <w:pPr>
        <w:pStyle w:val="TOC1"/>
        <w:numPr>
          <w:ilvl w:val="0"/>
          <w:numId w:val="1"/>
        </w:numPr>
      </w:pPr>
      <w:r>
        <w:rPr>
          <w:rFonts w:eastAsia="Arial Unicode MS" w:cs="Arial Unicode MS"/>
        </w:rPr>
        <w:t>Site no ar</w:t>
      </w:r>
      <w:r>
        <w:rPr>
          <w:rFonts w:eastAsia="Arial Unicode MS" w:cs="Arial Unicode MS"/>
        </w:rPr>
        <w:tab/>
      </w:r>
    </w:p>
    <w:p w:rsidR="002C1FE4" w:rsidRDefault="00941501" w14:paraId="373C07E4" w14:textId="240B35E4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Ferramentas</w:t>
      </w:r>
      <w:r>
        <w:rPr>
          <w:rFonts w:eastAsia="Arial Unicode MS" w:cs="Arial Unicode MS"/>
        </w:rPr>
        <w:tab/>
      </w:r>
    </w:p>
    <w:p w:rsidR="002C1FE4" w:rsidRDefault="00941501" w14:paraId="15079331" w14:textId="0D1BC94D">
      <w:pPr>
        <w:pStyle w:val="TOC1"/>
        <w:numPr>
          <w:ilvl w:val="0"/>
          <w:numId w:val="3"/>
        </w:numPr>
      </w:pPr>
      <w:r>
        <w:rPr>
          <w:rFonts w:eastAsia="Arial Unicode MS" w:cs="Arial Unicode MS"/>
        </w:rPr>
        <w:t>O Modelo de Ciclo de Vida</w:t>
      </w:r>
      <w:r>
        <w:rPr>
          <w:rFonts w:eastAsia="Arial Unicode MS" w:cs="Arial Unicode MS"/>
        </w:rPr>
        <w:tab/>
      </w:r>
    </w:p>
    <w:p w:rsidR="002C1FE4" w:rsidRDefault="00941501" w14:paraId="5EA67EB7" w14:textId="3128D566">
      <w:pPr>
        <w:pStyle w:val="TOC1"/>
        <w:numPr>
          <w:ilvl w:val="0"/>
          <w:numId w:val="4"/>
        </w:numPr>
      </w:pPr>
      <w:r>
        <w:rPr>
          <w:rFonts w:eastAsia="Arial Unicode MS" w:cs="Arial Unicode MS"/>
        </w:rPr>
        <w:t>Processos</w:t>
      </w:r>
      <w:r>
        <w:rPr>
          <w:rFonts w:eastAsia="Arial Unicode MS" w:cs="Arial Unicode MS"/>
        </w:rPr>
        <w:tab/>
      </w:r>
    </w:p>
    <w:p w:rsidR="002C1FE4" w:rsidRDefault="00941501" w14:paraId="345809FF" w14:textId="1258BB42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Macro-processo</w:t>
      </w:r>
      <w:r>
        <w:rPr>
          <w:rFonts w:eastAsia="Arial Unicode MS" w:cs="Arial Unicode MS"/>
        </w:rPr>
        <w:tab/>
      </w:r>
    </w:p>
    <w:p w:rsidR="002C1FE4" w:rsidRDefault="00941501" w14:paraId="30845B79" w14:textId="65B8B966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Iniciação</w:t>
      </w:r>
      <w:r>
        <w:rPr>
          <w:rFonts w:eastAsia="Arial Unicode MS" w:cs="Arial Unicode MS"/>
        </w:rPr>
        <w:tab/>
      </w:r>
    </w:p>
    <w:p w:rsidR="002C1FE4" w:rsidRDefault="00941501" w14:paraId="60B5F0A5" w14:textId="645ACFA6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Planejamento</w:t>
      </w:r>
      <w:r>
        <w:rPr>
          <w:rFonts w:eastAsia="Arial Unicode MS" w:cs="Arial Unicode MS"/>
        </w:rPr>
        <w:tab/>
      </w:r>
    </w:p>
    <w:p w:rsidR="002C1FE4" w:rsidRDefault="00941501" w14:paraId="3EDDD2EB" w14:textId="24E94C4E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Execução</w:t>
      </w:r>
      <w:r>
        <w:rPr>
          <w:rFonts w:eastAsia="Arial Unicode MS" w:cs="Arial Unicode MS"/>
        </w:rPr>
        <w:tab/>
      </w:r>
    </w:p>
    <w:p w:rsidR="002C1FE4" w:rsidRDefault="00941501" w14:paraId="5EF14734" w14:textId="1596E40F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Subprocesso Encerramento</w:t>
      </w:r>
      <w:r>
        <w:rPr>
          <w:rFonts w:eastAsia="Arial Unicode MS" w:cs="Arial Unicode MS"/>
        </w:rPr>
        <w:tab/>
      </w:r>
    </w:p>
    <w:p w:rsidR="00932366" w:rsidRDefault="00932366" w14:paraId="2B75CD59" w14:textId="7F2E4CAE">
      <w:pPr>
        <w:pStyle w:val="TOC2"/>
        <w:numPr>
          <w:ilvl w:val="1"/>
          <w:numId w:val="2"/>
        </w:numPr>
      </w:pPr>
      <w:r>
        <w:t>Subprocesso Monitoramento e Controle...........................................................</w:t>
      </w:r>
      <w:r w:rsidR="00876EB1">
        <w:t>.............</w:t>
      </w:r>
    </w:p>
    <w:p w:rsidR="002C1FE4" w:rsidRDefault="00941501" w14:paraId="69457AD1" w14:textId="55A916EC">
      <w:pPr>
        <w:pStyle w:val="TOC1"/>
        <w:numPr>
          <w:ilvl w:val="0"/>
          <w:numId w:val="5"/>
        </w:numPr>
      </w:pPr>
      <w:r>
        <w:rPr>
          <w:rFonts w:eastAsia="Arial Unicode MS" w:cs="Arial Unicode MS"/>
        </w:rPr>
        <w:t>Atividades</w:t>
      </w:r>
      <w:r>
        <w:rPr>
          <w:rFonts w:eastAsia="Arial Unicode MS" w:cs="Arial Unicode MS"/>
        </w:rPr>
        <w:tab/>
      </w:r>
    </w:p>
    <w:p w:rsidR="002C1FE4" w:rsidRDefault="00DD1BA4" w14:paraId="29859778" w14:textId="47A64AB4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Macro</w:t>
      </w:r>
      <w:r w:rsidR="00941501">
        <w:rPr>
          <w:rFonts w:eastAsia="Arial Unicode MS" w:cs="Arial Unicode MS"/>
        </w:rPr>
        <w:tab/>
      </w:r>
    </w:p>
    <w:p w:rsidR="002C1FE4" w:rsidRDefault="00DD1BA4" w14:paraId="05108D85" w14:textId="3245342B">
      <w:pPr>
        <w:pStyle w:val="TOC2"/>
        <w:numPr>
          <w:ilvl w:val="1"/>
          <w:numId w:val="6"/>
        </w:numPr>
      </w:pPr>
      <w:r>
        <w:rPr>
          <w:rFonts w:eastAsia="Arial Unicode MS" w:cs="Arial Unicode MS"/>
        </w:rPr>
        <w:t>Iniciação</w:t>
      </w:r>
      <w:r w:rsidR="00941501">
        <w:rPr>
          <w:rFonts w:eastAsia="Arial Unicode MS" w:cs="Arial Unicode MS"/>
        </w:rPr>
        <w:tab/>
      </w:r>
    </w:p>
    <w:p w:rsidR="002C1FE4" w:rsidRDefault="00DD1BA4" w14:paraId="6711E043" w14:textId="7C76B00C">
      <w:pPr>
        <w:pStyle w:val="TOC2"/>
        <w:numPr>
          <w:ilvl w:val="1"/>
          <w:numId w:val="7"/>
        </w:numPr>
      </w:pPr>
      <w:r>
        <w:rPr>
          <w:rFonts w:eastAsia="Arial Unicode MS" w:cs="Arial Unicode MS"/>
        </w:rPr>
        <w:t>Planejamento</w:t>
      </w:r>
      <w:r w:rsidR="00941501">
        <w:rPr>
          <w:rFonts w:eastAsia="Arial Unicode MS" w:cs="Arial Unicode MS"/>
        </w:rPr>
        <w:tab/>
      </w:r>
    </w:p>
    <w:p w:rsidR="002C1FE4" w:rsidRDefault="00DD1BA4" w14:paraId="33D545FA" w14:textId="4EA1BBEE">
      <w:pPr>
        <w:pStyle w:val="TOC2"/>
        <w:numPr>
          <w:ilvl w:val="1"/>
          <w:numId w:val="8"/>
        </w:numPr>
      </w:pPr>
      <w:r>
        <w:rPr>
          <w:rFonts w:eastAsia="Arial Unicode MS" w:cs="Arial Unicode MS"/>
        </w:rPr>
        <w:t>Execução</w:t>
      </w:r>
      <w:r w:rsidR="00941501">
        <w:rPr>
          <w:rFonts w:eastAsia="Arial Unicode MS" w:cs="Arial Unicode MS"/>
        </w:rPr>
        <w:tab/>
      </w:r>
    </w:p>
    <w:p w:rsidRPr="00DD1BA4" w:rsidR="002C1FE4" w:rsidRDefault="00DD1BA4" w14:paraId="17EA6748" w14:textId="6E9EFA09">
      <w:pPr>
        <w:pStyle w:val="TOC2"/>
        <w:numPr>
          <w:ilvl w:val="1"/>
          <w:numId w:val="9"/>
        </w:numPr>
      </w:pPr>
      <w:r>
        <w:rPr>
          <w:rFonts w:eastAsia="Arial Unicode MS" w:cs="Arial Unicode MS"/>
        </w:rPr>
        <w:t>Encerramento</w:t>
      </w:r>
      <w:r w:rsidR="00941501">
        <w:rPr>
          <w:rFonts w:eastAsia="Arial Unicode MS" w:cs="Arial Unicode MS"/>
        </w:rPr>
        <w:tab/>
      </w:r>
    </w:p>
    <w:p w:rsidR="00DD1BA4" w:rsidRDefault="00DD1BA4" w14:paraId="63EB2207" w14:textId="7D1AF967">
      <w:pPr>
        <w:pStyle w:val="TOC2"/>
        <w:numPr>
          <w:ilvl w:val="1"/>
          <w:numId w:val="9"/>
        </w:numPr>
      </w:pPr>
      <w:r>
        <w:rPr>
          <w:rFonts w:eastAsia="Arial Unicode MS" w:cs="Arial Unicode MS"/>
        </w:rPr>
        <w:t>Monitoramento e Controle.............................................................................................</w:t>
      </w:r>
    </w:p>
    <w:p w:rsidR="002C1FE4" w:rsidRDefault="00941501" w14:paraId="1688F85F" w14:textId="2A1B6054">
      <w:pPr>
        <w:pStyle w:val="TOC1"/>
        <w:numPr>
          <w:ilvl w:val="0"/>
          <w:numId w:val="10"/>
        </w:numPr>
      </w:pPr>
      <w:r>
        <w:rPr>
          <w:rFonts w:eastAsia="Arial Unicode MS" w:cs="Arial Unicode MS"/>
        </w:rPr>
        <w:t>Papéis e Responsabilidades</w:t>
      </w:r>
      <w:r>
        <w:rPr>
          <w:rFonts w:eastAsia="Arial Unicode MS" w:cs="Arial Unicode MS"/>
        </w:rPr>
        <w:tab/>
      </w:r>
    </w:p>
    <w:p w:rsidR="002C1FE4" w:rsidRDefault="00941501" w14:paraId="1FAD055E" w14:textId="774B2FC2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Gerente de Projetos</w:t>
      </w:r>
      <w:r>
        <w:rPr>
          <w:rFonts w:eastAsia="Arial Unicode MS" w:cs="Arial Unicode MS"/>
        </w:rPr>
        <w:tab/>
      </w:r>
    </w:p>
    <w:p w:rsidR="002C1FE4" w:rsidRDefault="00941501" w14:paraId="4BB3AB1C" w14:textId="097B30EA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Engenheiro de Software</w:t>
      </w:r>
      <w:r>
        <w:rPr>
          <w:rFonts w:eastAsia="Arial Unicode MS" w:cs="Arial Unicode MS"/>
        </w:rPr>
        <w:tab/>
      </w:r>
    </w:p>
    <w:p w:rsidR="002C1FE4" w:rsidRDefault="00941501" w14:paraId="46B82158" w14:textId="138F69AF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Engenheiro de Requisitos</w:t>
      </w:r>
      <w:r>
        <w:rPr>
          <w:rFonts w:eastAsia="Arial Unicode MS" w:cs="Arial Unicode MS"/>
        </w:rPr>
        <w:tab/>
      </w:r>
    </w:p>
    <w:p w:rsidR="002C1FE4" w:rsidRDefault="00941501" w14:paraId="20E41472" w14:textId="3A8DC1A6">
      <w:pPr>
        <w:pStyle w:val="TOC2"/>
        <w:numPr>
          <w:ilvl w:val="1"/>
          <w:numId w:val="2"/>
        </w:numPr>
      </w:pPr>
      <w:r>
        <w:rPr>
          <w:rFonts w:eastAsia="Arial Unicode MS" w:cs="Arial Unicode MS"/>
        </w:rPr>
        <w:t>Engenheiro de Qualidade</w:t>
      </w:r>
      <w:r>
        <w:rPr>
          <w:rFonts w:eastAsia="Arial Unicode MS" w:cs="Arial Unicode MS"/>
        </w:rPr>
        <w:tab/>
      </w:r>
    </w:p>
    <w:p w:rsidR="002C1FE4" w:rsidRDefault="00941501" w14:paraId="68F12D55" w14:textId="2639C838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Templates</w:t>
      </w:r>
      <w:r>
        <w:rPr>
          <w:rFonts w:eastAsia="Arial Unicode MS" w:cs="Arial Unicode MS"/>
        </w:rPr>
        <w:tab/>
      </w:r>
    </w:p>
    <w:p w:rsidR="002C1FE4" w:rsidRDefault="00941501" w14:paraId="07650081" w14:textId="75605FE4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Nome da Fábrica</w:t>
      </w:r>
      <w:r>
        <w:rPr>
          <w:rFonts w:eastAsia="Arial Unicode MS" w:cs="Arial Unicode MS"/>
        </w:rPr>
        <w:tab/>
      </w:r>
    </w:p>
    <w:p w:rsidR="002C1FE4" w:rsidRDefault="00941501" w14:paraId="48D11A8C" w14:textId="70CDEAE0">
      <w:pPr>
        <w:pStyle w:val="TOC1"/>
        <w:numPr>
          <w:ilvl w:val="0"/>
          <w:numId w:val="2"/>
        </w:numPr>
      </w:pPr>
      <w:r>
        <w:rPr>
          <w:rFonts w:eastAsia="Arial Unicode MS" w:cs="Arial Unicode MS"/>
        </w:rPr>
        <w:t>Equipe e Papel</w:t>
      </w:r>
      <w:r>
        <w:rPr>
          <w:rFonts w:eastAsia="Arial Unicode MS" w:cs="Arial Unicode MS"/>
        </w:rPr>
        <w:tab/>
      </w:r>
    </w:p>
    <w:p w:rsidR="002C1FE4" w:rsidRDefault="00941501" w14:paraId="18F443DB" w14:textId="06CEF557">
      <w:pPr>
        <w:pStyle w:val="TOC1"/>
      </w:pPr>
      <w:r>
        <w:rPr>
          <w:rFonts w:eastAsia="Arial Unicode MS" w:cs="Arial Unicode MS"/>
        </w:rPr>
        <w:t>A tebela a seguir apresenta os papéis  dos respectivos membros da equipe:</w:t>
      </w:r>
      <w:r>
        <w:rPr>
          <w:rFonts w:eastAsia="Arial Unicode MS" w:cs="Arial Unicode MS"/>
        </w:rPr>
        <w:tab/>
      </w:r>
    </w:p>
    <w:p w:rsidR="002C1FE4" w:rsidRDefault="00941501" w14:paraId="6DDBD79C" w14:textId="71B27637">
      <w:pPr>
        <w:pStyle w:val="TOC1"/>
      </w:pPr>
      <w:r>
        <w:rPr>
          <w:rFonts w:eastAsia="Arial Unicode MS" w:cs="Arial Unicode MS"/>
        </w:rPr>
        <w:t>Referências</w:t>
      </w:r>
      <w:r>
        <w:rPr>
          <w:rFonts w:eastAsia="Arial Unicode MS" w:cs="Arial Unicode MS"/>
        </w:rPr>
        <w:tab/>
      </w:r>
    </w:p>
    <w:p w:rsidR="002C1FE4" w:rsidRDefault="00941501" w14:paraId="25EB7E93" w14:textId="77777777">
      <w:pPr>
        <w:pStyle w:val="Body"/>
        <w:rPr>
          <w:rStyle w:val="PageNumber"/>
        </w:rPr>
      </w:pPr>
      <w:r>
        <w:fldChar w:fldCharType="end"/>
      </w:r>
    </w:p>
    <w:p w:rsidR="002C1FE4" w:rsidRDefault="002C1FE4" w14:paraId="56638D77" w14:textId="77777777">
      <w:pPr>
        <w:pStyle w:val="Body"/>
      </w:pPr>
    </w:p>
    <w:p w:rsidR="002C1FE4" w:rsidRDefault="002C1FE4" w14:paraId="4436F3AF" w14:textId="77777777">
      <w:pPr>
        <w:pStyle w:val="Body"/>
      </w:pPr>
    </w:p>
    <w:p w:rsidR="002C1FE4" w:rsidRDefault="002C1FE4" w14:paraId="0B2F582B" w14:textId="77777777">
      <w:pPr>
        <w:pStyle w:val="Body"/>
      </w:pPr>
    </w:p>
    <w:p w:rsidR="002C1FE4" w:rsidRDefault="002C1FE4" w14:paraId="32562A10" w14:textId="77777777">
      <w:pPr>
        <w:pStyle w:val="Body"/>
      </w:pPr>
    </w:p>
    <w:p w:rsidR="002C1FE4" w:rsidRDefault="002C1FE4" w14:paraId="2E986362" w14:textId="77777777">
      <w:pPr>
        <w:pStyle w:val="Body"/>
      </w:pPr>
    </w:p>
    <w:p w:rsidR="002C1FE4" w:rsidRDefault="002C1FE4" w14:paraId="27296997" w14:textId="77777777">
      <w:pPr>
        <w:pStyle w:val="Body"/>
        <w:sectPr w:rsidR="002C1FE4">
          <w:headerReference w:type="default" r:id="rId7"/>
          <w:footerReference w:type="default" r:id="rId8"/>
          <w:pgSz w:w="11900" w:h="16840" w:orient="portrait"/>
          <w:pgMar w:top="1417" w:right="1701" w:bottom="1417" w:left="1701" w:header="708" w:footer="708" w:gutter="0"/>
          <w:cols w:space="720"/>
        </w:sectPr>
      </w:pPr>
    </w:p>
    <w:p w:rsidR="002C1FE4" w:rsidRDefault="002C1FE4" w14:paraId="7AC4882A" w14:textId="77777777">
      <w:pPr>
        <w:pStyle w:val="Body"/>
      </w:pPr>
    </w:p>
    <w:p w:rsidR="002C1FE4" w:rsidRDefault="00941501" w14:paraId="60A8A9F1" w14:textId="77777777">
      <w:pPr>
        <w:pStyle w:val="Heading1"/>
        <w:numPr>
          <w:ilvl w:val="0"/>
          <w:numId w:val="12"/>
        </w:numPr>
        <w:spacing w:before="0" w:after="0"/>
        <w:rPr>
          <w:rFonts w:ascii="Arial" w:hAnsi="Arial" w:eastAsia="Arial" w:cs="Arial"/>
          <w:sz w:val="28"/>
          <w:szCs w:val="28"/>
        </w:rPr>
      </w:pPr>
      <w:bookmarkStart w:name="_Toc" w:id="1"/>
      <w:r>
        <w:rPr>
          <w:rFonts w:ascii="Arial" w:hAnsi="Arial"/>
          <w:sz w:val="28"/>
          <w:szCs w:val="28"/>
        </w:rPr>
        <w:t>Site no ar</w:t>
      </w:r>
      <w:bookmarkEnd w:id="1"/>
    </w:p>
    <w:p w:rsidR="002C1FE4" w:rsidRDefault="002C1FE4" w14:paraId="418C77F7" w14:textId="77777777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:rsidR="002C1FE4" w:rsidRDefault="00941501" w14:paraId="44E30A68" w14:textId="77777777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forme orientações repassadas através da professora responsável pela disciplina da fábrica de software o site da fábrica Polo estará disponibilizado no endereço (URL) a seguir:</w:t>
      </w:r>
    </w:p>
    <w:p w:rsidR="002C1FE4" w:rsidRDefault="002C1FE4" w14:paraId="55132327" w14:textId="77777777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:rsidR="002C1FE4" w:rsidRDefault="001518A7" w14:paraId="5A38742C" w14:textId="2B5B315A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ab/>
      </w:r>
      <w:r w:rsidRPr="001518A7">
        <w:rPr>
          <w:sz w:val="24"/>
          <w:szCs w:val="24"/>
          <w:lang w:val="pt-PT"/>
        </w:rPr>
        <w:t>http://fabricas.cesar.edu.br/polo/</w:t>
      </w:r>
      <w:r w:rsidR="00941501">
        <w:rPr>
          <w:sz w:val="24"/>
          <w:szCs w:val="24"/>
          <w:lang w:val="pt-PT"/>
        </w:rPr>
        <w:t xml:space="preserve">  </w:t>
      </w:r>
    </w:p>
    <w:p w:rsidR="002C1FE4" w:rsidRDefault="002C1FE4" w14:paraId="42CD9021" w14:textId="77777777">
      <w:pPr>
        <w:pStyle w:val="Body"/>
        <w:ind w:left="720"/>
        <w:rPr>
          <w:rFonts w:ascii="Arial" w:hAnsi="Arial" w:eastAsia="Arial" w:cs="Arial"/>
          <w:i/>
          <w:iCs/>
          <w:sz w:val="32"/>
          <w:szCs w:val="32"/>
        </w:rPr>
      </w:pPr>
    </w:p>
    <w:p w:rsidR="002C1FE4" w:rsidRDefault="00941501" w14:paraId="631F1B27" w14:textId="77777777">
      <w:pPr>
        <w:pStyle w:val="Heading1"/>
        <w:numPr>
          <w:ilvl w:val="0"/>
          <w:numId w:val="13"/>
        </w:numPr>
        <w:spacing w:before="0" w:after="0"/>
        <w:rPr>
          <w:rFonts w:ascii="Arial" w:hAnsi="Arial" w:eastAsia="Arial" w:cs="Arial"/>
          <w:sz w:val="28"/>
          <w:szCs w:val="28"/>
        </w:rPr>
      </w:pPr>
      <w:bookmarkStart w:name="_Toc1" w:id="2"/>
      <w:r>
        <w:rPr>
          <w:rStyle w:val="PageNumber"/>
          <w:rFonts w:ascii="Arial" w:hAnsi="Arial"/>
          <w:sz w:val="28"/>
          <w:szCs w:val="28"/>
        </w:rPr>
        <w:t>Ferramentas</w:t>
      </w:r>
      <w:bookmarkEnd w:id="2"/>
    </w:p>
    <w:p w:rsidR="002C1FE4" w:rsidRDefault="002C1FE4" w14:paraId="3B6186DA" w14:textId="77777777">
      <w:pPr>
        <w:pStyle w:val="Body"/>
        <w:rPr>
          <w:rFonts w:ascii="Arial" w:hAnsi="Arial" w:eastAsia="Arial" w:cs="Arial"/>
          <w:i/>
          <w:iCs/>
        </w:rPr>
      </w:pPr>
    </w:p>
    <w:p w:rsidRPr="001518A7" w:rsidR="002C1FE4" w:rsidRDefault="00941501" w14:paraId="277F3150" w14:textId="77777777">
      <w:pPr>
        <w:pStyle w:val="Paragraph2"/>
        <w:spacing w:after="0"/>
        <w:ind w:left="0"/>
        <w:jc w:val="both"/>
        <w:rPr>
          <w:i/>
          <w:iCs/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A fábrica Polo definiu, de modo preliminar, o seguinte conjunto de ferramentas que será adotado ao longo do processo de desenvolvimento do projeto selecionado. É importante salientar que o elenco de ferramentas poderá sofrer alterações  no decorrer das atividades caso surjam necessidades de readequação. </w:t>
      </w:r>
      <w:r w:rsidRPr="001518A7">
        <w:rPr>
          <w:i/>
          <w:iCs/>
          <w:sz w:val="24"/>
          <w:szCs w:val="24"/>
          <w:lang w:val="pt-BR"/>
        </w:rPr>
        <w:t>A Tabela 1 lista as ferramentas previamente selecionadas.</w:t>
      </w:r>
    </w:p>
    <w:p w:rsidR="002C1FE4" w:rsidRDefault="002C1FE4" w14:paraId="559394EA" w14:textId="77777777">
      <w:pPr>
        <w:pStyle w:val="PSCComentarioTemplate"/>
        <w:spacing w:before="0" w:after="0"/>
        <w:rPr>
          <w:rFonts w:ascii="Arial" w:hAnsi="Arial" w:eastAsia="Arial" w:cs="Arial"/>
        </w:rPr>
      </w:pPr>
    </w:p>
    <w:p w:rsidR="002C1FE4" w:rsidRDefault="00941501" w14:paraId="19C4C075" w14:textId="77777777">
      <w:pPr>
        <w:pStyle w:val="Body"/>
        <w:spacing w:after="120"/>
        <w:jc w:val="center"/>
        <w:rPr>
          <w:rFonts w:ascii="Arial" w:hAnsi="Arial" w:eastAsia="Arial" w:cs="Arial"/>
          <w:b/>
          <w:bCs/>
          <w:sz w:val="20"/>
          <w:szCs w:val="20"/>
        </w:rPr>
      </w:pPr>
      <w:r>
        <w:rPr>
          <w:rFonts w:ascii="Arial" w:hAnsi="Arial"/>
          <w:b/>
          <w:bCs/>
          <w:sz w:val="20"/>
          <w:szCs w:val="20"/>
        </w:rPr>
        <w:t xml:space="preserve">Tabela 1. </w:t>
      </w:r>
      <w:r>
        <w:rPr>
          <w:rFonts w:ascii="Arial" w:hAnsi="Arial"/>
          <w:sz w:val="20"/>
          <w:szCs w:val="20"/>
          <w:lang w:val="pt-PT"/>
        </w:rPr>
        <w:t>Lista de ferramentas</w:t>
      </w:r>
      <w:r>
        <w:rPr>
          <w:rFonts w:ascii="Arial" w:hAnsi="Arial"/>
          <w:b/>
          <w:bCs/>
          <w:sz w:val="20"/>
          <w:szCs w:val="20"/>
        </w:rPr>
        <w:t>.</w:t>
      </w:r>
    </w:p>
    <w:tbl>
      <w:tblPr>
        <w:tblStyle w:val="TableNormal1"/>
        <w:tblW w:w="8498" w:type="dxa"/>
        <w:jc w:val="center"/>
        <w:tbl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color="FFFFFF" w:sz="8" w:space="0"/>
          <w:insideV w:val="single" w:color="FFFFFF" w:sz="8" w:space="0"/>
        </w:tblBorders>
        <w:shd w:val="clear" w:color="auto" w:fill="4472C4"/>
        <w:tblLayout w:type="fixed"/>
        <w:tblLook w:val="04A0" w:firstRow="1" w:lastRow="0" w:firstColumn="1" w:lastColumn="0" w:noHBand="0" w:noVBand="1"/>
      </w:tblPr>
      <w:tblGrid>
        <w:gridCol w:w="1999"/>
        <w:gridCol w:w="4501"/>
        <w:gridCol w:w="1998"/>
      </w:tblGrid>
      <w:tr w:rsidR="002C1FE4" w14:paraId="01861093" w14:textId="77777777">
        <w:trPr>
          <w:trHeight w:val="250"/>
          <w:tblHeader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2C180E1D" w14:textId="77777777">
            <w:pPr>
              <w:pStyle w:val="PSCTabelaCabecalho"/>
            </w:pPr>
            <w:r>
              <w:t>Ferramenta</w:t>
            </w:r>
          </w:p>
        </w:tc>
        <w:tc>
          <w:tcPr>
            <w:tcW w:w="4500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31E23E8F" w14:textId="77777777">
            <w:pPr>
              <w:pStyle w:val="PSCTabelaCabecalho"/>
            </w:pPr>
            <w:r>
              <w:t>Propósito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4F86CD7D" w14:textId="77777777">
            <w:pPr>
              <w:pStyle w:val="PSCTabelaCabecalho"/>
            </w:pPr>
            <w:r>
              <w:t>Qtd de Licenças</w:t>
            </w:r>
          </w:p>
        </w:tc>
      </w:tr>
      <w:tr w:rsidR="002C1FE4" w14:paraId="05B5019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0F369AEB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3CE1CFBC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os aplicativos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2C1FE4" w14:paraId="3DEB44A3" w14:textId="77777777"/>
        </w:tc>
      </w:tr>
      <w:tr w:rsidR="002C1FE4" w14:paraId="1381184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0C0A2E83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ASTAH</w:t>
            </w:r>
          </w:p>
        </w:tc>
        <w:tc>
          <w:tcPr>
            <w:tcW w:w="4500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7DA6FD5A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s diagramas dos softwares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0A525485" w14:textId="77777777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00C16803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5A8E45B2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</w:t>
            </w:r>
          </w:p>
        </w:tc>
        <w:tc>
          <w:tcPr>
            <w:tcW w:w="4500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1F14A3F2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proofErr w:type="spellEnd"/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75E22C10" w14:textId="77777777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66DC9D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16BFFADB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BIZAGI</w:t>
            </w:r>
          </w:p>
        </w:tc>
        <w:tc>
          <w:tcPr>
            <w:tcW w:w="4500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5E076D23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 processo de desenvolvimento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5DF2CB4A" w14:textId="77777777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67F8F4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7CE650BE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 DESKTOP</w:t>
            </w:r>
          </w:p>
        </w:tc>
        <w:tc>
          <w:tcPr>
            <w:tcW w:w="4500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2AB475F9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Plataforma de apoio ao desenvolvimento de aplicativos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681E8920" w14:textId="77777777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95396EA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16A78968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GIT</w:t>
            </w:r>
          </w:p>
        </w:tc>
        <w:tc>
          <w:tcPr>
            <w:tcW w:w="4500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344F17B3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proofErr w:type="spellEnd"/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594CFB5A" w14:textId="77777777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42E73E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16D18C71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a-DK"/>
              </w:rPr>
              <w:t>GOOGLE DRIVE</w:t>
            </w:r>
          </w:p>
        </w:tc>
        <w:tc>
          <w:tcPr>
            <w:tcW w:w="4500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0005813A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rmazenamento dos artefatos do projeto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6E3B4E0E" w14:textId="77777777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2A47865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35228166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OOGLE GROUPS</w:t>
            </w:r>
          </w:p>
        </w:tc>
        <w:tc>
          <w:tcPr>
            <w:tcW w:w="4500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07CAFD5A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nsolid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das mensagens de e-mail da equipe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11660A43" w14:textId="77777777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3C7905B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4AAB7C2E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2FC7C11C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Banco de dados relacional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2C1FE4" w14:paraId="1D482531" w14:textId="77777777"/>
        </w:tc>
      </w:tr>
      <w:tr w:rsidRPr="00876EB1" w:rsidR="002C1FE4" w14:paraId="0A7FA057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49F9DECE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11E56678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 xml:space="preserve">Ferramenta para acesso e gerenciamento do banco de dados MySQL 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1518A7" w:rsidR="002C1FE4" w:rsidRDefault="002C1FE4" w14:paraId="2898D712" w14:textId="77777777">
            <w:pPr>
              <w:rPr>
                <w:lang w:val="pt-BR"/>
              </w:rPr>
            </w:pPr>
          </w:p>
        </w:tc>
      </w:tr>
      <w:tr w:rsidR="002C1FE4" w14:paraId="5474E73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5D36D211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1B25B350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e software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2C1FE4" w14:paraId="105CD570" w14:textId="77777777"/>
        </w:tc>
      </w:tr>
      <w:tr w:rsidR="002C1FE4" w14:paraId="3B297F95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23D6949A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REDMINE</w:t>
            </w:r>
          </w:p>
        </w:tc>
        <w:tc>
          <w:tcPr>
            <w:tcW w:w="4500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7A0FA232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Gerenciamento das atividades do projeto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44CE5897" w14:textId="77777777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6DA1437C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42105218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HANGOUT</w:t>
            </w:r>
          </w:p>
        </w:tc>
        <w:tc>
          <w:tcPr>
            <w:tcW w:w="4500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072A29D4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 xml:space="preserve">o por 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videoconfer</w:t>
            </w:r>
            <w:proofErr w:type="spellEnd"/>
            <w:r>
              <w:rPr>
                <w:rFonts w:ascii="Arial" w:hAnsi="Arial"/>
                <w:sz w:val="20"/>
                <w:szCs w:val="20"/>
              </w:rPr>
              <w:t>ê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cia entre os integrantes da equipe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77936BF3" w14:textId="77777777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59C135B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5EA6CFC6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s-ES_tradnl"/>
              </w:rPr>
              <w:t>WHATSAPP</w:t>
            </w:r>
          </w:p>
        </w:tc>
        <w:tc>
          <w:tcPr>
            <w:tcW w:w="4500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407DD624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por mensagens instant</w:t>
            </w:r>
            <w:r>
              <w:rPr>
                <w:rFonts w:ascii="Arial" w:hAnsi="Arial"/>
                <w:sz w:val="20"/>
                <w:szCs w:val="20"/>
              </w:rPr>
              <w:t>â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eas dos membros da equipe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368CFC8B" w14:textId="77777777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059602F" w14:textId="77777777">
        <w:tblPrEx>
          <w:shd w:val="clear" w:color="auto" w:fill="CDD4E9"/>
        </w:tblPrEx>
        <w:trPr>
          <w:trHeight w:val="663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64358EEE" w14:textId="1B29BAE3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WORDPRES</w:t>
            </w:r>
            <w:r w:rsidR="0036275A">
              <w:rPr>
                <w:rFonts w:ascii="Arial" w:hAnsi="Arial"/>
                <w:sz w:val="20"/>
                <w:szCs w:val="20"/>
              </w:rPr>
              <w:t>S</w:t>
            </w:r>
          </w:p>
        </w:tc>
        <w:tc>
          <w:tcPr>
            <w:tcW w:w="4500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75B9332C" w14:textId="77777777">
            <w:pPr>
              <w:pStyle w:val="Body"/>
            </w:pP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Gerenciador</w:t>
            </w:r>
            <w:proofErr w:type="spellEnd"/>
            <w:r>
              <w:rPr>
                <w:rFonts w:ascii="Arial" w:hAnsi="Arial"/>
                <w:sz w:val="20"/>
                <w:szCs w:val="20"/>
                <w:lang w:val="es-ES_tradnl"/>
              </w:rPr>
              <w:t xml:space="preserve"> de </w:t>
            </w:r>
            <w:proofErr w:type="spellStart"/>
            <w:r>
              <w:rPr>
                <w:rFonts w:ascii="Arial" w:hAnsi="Arial"/>
                <w:sz w:val="20"/>
                <w:szCs w:val="20"/>
                <w:lang w:val="es-ES_tradnl"/>
              </w:rPr>
              <w:t>conte</w:t>
            </w:r>
            <w:proofErr w:type="spellEnd"/>
            <w:r>
              <w:rPr>
                <w:rFonts w:ascii="Arial" w:hAnsi="Arial"/>
                <w:sz w:val="20"/>
                <w:szCs w:val="20"/>
              </w:rPr>
              <w:t>ú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o para disponibilização de informações da f</w:t>
            </w:r>
            <w:r>
              <w:rPr>
                <w:rFonts w:ascii="Arial" w:hAnsi="Arial"/>
                <w:sz w:val="20"/>
                <w:szCs w:val="20"/>
              </w:rPr>
              <w:t>á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brica de software e do projeto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5CED22B5" w14:textId="77777777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2710BC8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4FCBAA2A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HEROKU</w:t>
            </w:r>
          </w:p>
        </w:tc>
        <w:tc>
          <w:tcPr>
            <w:tcW w:w="4500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534BE4D9" w14:textId="77777777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mbiente para servidor de aplicações e deploy</w:t>
            </w:r>
          </w:p>
        </w:tc>
        <w:tc>
          <w:tcPr>
            <w:tcW w:w="1998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21973FA3" w14:textId="77777777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</w:tbl>
    <w:p w:rsidR="002C1FE4" w:rsidRDefault="002C1FE4" w14:paraId="05DDE102" w14:textId="77777777">
      <w:pPr>
        <w:pStyle w:val="Body"/>
        <w:widowControl w:val="0"/>
        <w:spacing w:after="120"/>
        <w:ind w:left="108" w:hanging="108"/>
        <w:jc w:val="center"/>
        <w:rPr>
          <w:rFonts w:ascii="Arial" w:hAnsi="Arial" w:eastAsia="Arial" w:cs="Arial"/>
          <w:b/>
          <w:bCs/>
          <w:sz w:val="20"/>
          <w:szCs w:val="20"/>
        </w:rPr>
      </w:pPr>
    </w:p>
    <w:p w:rsidR="002C1FE4" w:rsidRDefault="002C1FE4" w14:paraId="2C0DCC0A" w14:textId="77777777">
      <w:pPr>
        <w:pStyle w:val="Body"/>
        <w:rPr>
          <w:rFonts w:ascii="Arial" w:hAnsi="Arial" w:eastAsia="Arial" w:cs="Arial"/>
        </w:rPr>
      </w:pPr>
    </w:p>
    <w:p w:rsidR="002C1FE4" w:rsidRDefault="00941501" w14:paraId="28596BF5" w14:textId="77777777">
      <w:pPr>
        <w:pStyle w:val="Body"/>
      </w:pPr>
      <w:r>
        <w:rPr>
          <w:rFonts w:ascii="Arial Unicode MS" w:hAnsi="Arial Unicode MS"/>
        </w:rPr>
        <w:br w:type="page"/>
      </w:r>
    </w:p>
    <w:p w:rsidR="002C1FE4" w:rsidRDefault="002C1FE4" w14:paraId="098F650F" w14:textId="77777777">
      <w:pPr>
        <w:pStyle w:val="Body"/>
        <w:rPr>
          <w:rFonts w:ascii="Arial" w:hAnsi="Arial" w:eastAsia="Arial" w:cs="Arial"/>
          <w:i/>
          <w:iCs/>
        </w:rPr>
      </w:pPr>
    </w:p>
    <w:p w:rsidR="002C1FE4" w:rsidRDefault="002C1FE4" w14:paraId="5D2495C3" w14:textId="77777777">
      <w:pPr>
        <w:pStyle w:val="Body"/>
        <w:rPr>
          <w:rFonts w:ascii="Arial" w:hAnsi="Arial" w:eastAsia="Arial" w:cs="Arial"/>
          <w:i/>
          <w:iCs/>
        </w:rPr>
      </w:pPr>
    </w:p>
    <w:p w:rsidR="002C1FE4" w:rsidRDefault="00941501" w14:paraId="5F924536" w14:textId="77777777">
      <w:pPr>
        <w:pStyle w:val="Heading1"/>
        <w:numPr>
          <w:ilvl w:val="0"/>
          <w:numId w:val="14"/>
        </w:numPr>
        <w:spacing w:before="0" w:after="0"/>
        <w:jc w:val="left"/>
        <w:rPr>
          <w:rFonts w:ascii="Arial" w:hAnsi="Arial" w:eastAsia="Arial" w:cs="Arial"/>
          <w:sz w:val="28"/>
          <w:szCs w:val="28"/>
        </w:rPr>
      </w:pPr>
      <w:bookmarkStart w:name="_Toc2" w:id="3"/>
      <w:r>
        <w:rPr>
          <w:rStyle w:val="PageNumber"/>
          <w:rFonts w:ascii="Arial" w:hAnsi="Arial"/>
          <w:sz w:val="28"/>
          <w:szCs w:val="28"/>
        </w:rPr>
        <w:t>O Modelo de Ciclo de Vida</w:t>
      </w:r>
      <w:bookmarkEnd w:id="3"/>
    </w:p>
    <w:p w:rsidR="002C1FE4" w:rsidRDefault="002C1FE4" w14:paraId="09760DA0" w14:textId="77777777">
      <w:pPr>
        <w:pStyle w:val="Body"/>
        <w:rPr>
          <w:rFonts w:ascii="Arial" w:hAnsi="Arial" w:eastAsia="Arial" w:cs="Arial"/>
          <w:b/>
          <w:bCs/>
        </w:rPr>
      </w:pPr>
      <w:bookmarkStart w:name="_Ref471394537" w:id="4"/>
    </w:p>
    <w:p w:rsidR="002C1FE4" w:rsidRDefault="002C1FE4" w14:paraId="10F560E9" w14:textId="77777777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:rsidRPr="001518A7" w:rsidR="002C1FE4" w:rsidRDefault="00941501" w14:paraId="30937D72" w14:textId="77777777">
      <w:pPr>
        <w:pStyle w:val="Paragraph2"/>
        <w:spacing w:after="0"/>
        <w:ind w:left="0" w:firstLine="851"/>
        <w:jc w:val="both"/>
        <w:rPr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Segundo </w:t>
      </w:r>
      <w:r w:rsidRPr="001518A7">
        <w:rPr>
          <w:sz w:val="24"/>
          <w:szCs w:val="24"/>
          <w:lang w:val="pt-BR"/>
        </w:rPr>
        <w:t>Cordeiro(2003)</w:t>
      </w:r>
      <w:r>
        <w:rPr>
          <w:sz w:val="24"/>
          <w:szCs w:val="24"/>
          <w:lang w:val="pt-PT"/>
        </w:rPr>
        <w:t xml:space="preserve">, na NBR ISO/IEC </w:t>
      </w:r>
      <w:r>
        <w:rPr>
          <w:sz w:val="24"/>
          <w:szCs w:val="24"/>
        </w:rPr>
        <w:fldChar w:fldCharType="begin"/>
      </w:r>
      <w:r w:rsidRPr="001518A7">
        <w:rPr>
          <w:sz w:val="24"/>
          <w:szCs w:val="24"/>
          <w:lang w:val="pt-BR"/>
        </w:rPr>
        <w:instrText xml:space="preserve"> ADDIN EN.CITE &lt;EndNote&gt;&lt;Cite ExcludeAuth="1" &gt;&lt;Year&gt;1998&lt;/Year&gt;&lt;DisplayText&gt;(NBR ISO/IEC 12207, 1998)&lt;/DisplayText&gt;&lt;record&gt;&lt;ref-type name="Report"&gt;27&lt;/ref-type&gt;&lt;contributors&gt;&lt;authors/&gt;&lt;/contributors&gt;&lt;titles/&gt;&lt;title&gt;NBR ISO/IEC 12207&lt;/title&gt;&lt;periodical/&gt;&lt;dates&gt;&lt;year&gt;1998&lt;/year&gt;&lt;pub-dates/&gt;&lt;/dates&gt;&lt;/record&gt;&lt;/Cite&gt;&lt;/EndNote&gt;</w:instrText>
      </w:r>
      <w:r>
        <w:rPr>
          <w:sz w:val="24"/>
          <w:szCs w:val="24"/>
        </w:rPr>
        <w:fldChar w:fldCharType="separate"/>
      </w:r>
      <w:r w:rsidRPr="001518A7">
        <w:rPr>
          <w:sz w:val="24"/>
          <w:szCs w:val="24"/>
          <w:lang w:val="pt-BR"/>
        </w:rPr>
        <w:t>(NBR ISO/IEC 12207, 1998)</w:t>
      </w:r>
      <w:r>
        <w:rPr>
          <w:sz w:val="24"/>
          <w:szCs w:val="24"/>
        </w:rPr>
        <w:fldChar w:fldCharType="end"/>
      </w:r>
      <w:r>
        <w:rPr>
          <w:sz w:val="24"/>
          <w:szCs w:val="24"/>
          <w:lang w:val="pt-PT"/>
        </w:rPr>
        <w:t xml:space="preserve"> o ciclo de vida de um software é a “estrutura contendo processos, atividades e tarefas envolvidas no desenvolvimento, operação e manutenção de um produto de software, abrangendo a vida do sistema desde a definição de seus requisitos até o término do seu uso”. </w:t>
      </w:r>
    </w:p>
    <w:p w:rsidR="002C1FE4" w:rsidRDefault="002C1FE4" w14:paraId="25405E19" w14:textId="77777777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:rsidR="002C1FE4" w:rsidRDefault="00941501" w14:paraId="3166BD33" w14:textId="77777777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siderando a necessidade de definição de um ciclo de vida para o desenvolvimento do projeto, os membros da fábrica de software decidiu por adotar um modelo de cilco de vida fundamentado em duas abordagens estruturantes, quais sejam:</w:t>
      </w:r>
    </w:p>
    <w:p w:rsidR="002C1FE4" w:rsidRDefault="002C1FE4" w14:paraId="4D751861" w14:textId="77777777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:rsidR="002C1FE4" w:rsidRDefault="00941501" w14:paraId="20352CB0" w14:textId="77777777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imento iterativo e incremental</w:t>
      </w:r>
    </w:p>
    <w:p w:rsidR="002C1FE4" w:rsidRDefault="00941501" w14:paraId="3300218C" w14:textId="77777777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etodologias ágeis</w:t>
      </w:r>
    </w:p>
    <w:p w:rsidR="002C1FE4" w:rsidRDefault="002C1FE4" w14:paraId="2713C7E2" w14:textId="77777777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:rsidR="002C1FE4" w:rsidRDefault="00941501" w14:paraId="3CE802A4" w14:textId="77777777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o ponto de vista do desenvolvimento iterativo e incremental a  expectativa é percorrer as atividades de análise, especificação, implementação e validação de forma recursiva em janelas de tempo reduzidas proporcionando entregas mais rápidas e de qualidade. Ocorre que o desenvolvimento iterativo incremental cuida da construção do artefato de software em sí e ignora os aspectos de gerenciamento de um projeto de software.</w:t>
      </w:r>
    </w:p>
    <w:p w:rsidR="002C1FE4" w:rsidRDefault="002C1FE4" w14:paraId="2BBA29BE" w14:textId="77777777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:rsidR="002C1FE4" w:rsidRDefault="00941501" w14:paraId="1FE02189" w14:textId="77777777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Para complementar nosso modelo de ciclo de vida inserimos o SCRUM como uma técnica para o gerenciamento de projetos por representar uma metodologia ágil e totalmente aderente ao desenvolvimento iterativo e incremental. Amaral et al. (2011) citam que: “O gerenciamento ágil de projetos é uma abordagem fundamentada em um conjunto de princípios, cujo objetivo é tornar o processo de gerenciamento de projetos mais simples, flexível e iterativo, de forma a obter melhores resultados em desempenho (tempo, custo e qualidade), menos esforço em gerenciamento e maiores níveis de inovação e agregação de valor para o cliente”. </w:t>
      </w:r>
    </w:p>
    <w:p w:rsidR="002C1FE4" w:rsidRDefault="002C1FE4" w14:paraId="7473517E" w14:textId="77777777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:rsidR="002C1FE4" w:rsidRDefault="00941501" w14:paraId="070A4EFB" w14:textId="77777777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Nessa perspectiva, o SCRUM constitui uma metodologia leve e simples, baseada em pequenos ciclos, equipes pequenas, auto-confiantes, colaborativas e flexíveis. Considerando pois, o projeto selecionado por esta fábrica, o perfil dos envolvidos nesse projeto, o cliente e suas expectativas, a fábrica POLO está convicta de ter adotado um modelo de ciclo de vida compatível, o qual, oferece as condições necessárias para o sucesso do seu projeto</w:t>
      </w:r>
    </w:p>
    <w:p w:rsidR="002C1FE4" w:rsidRDefault="002C1FE4" w14:paraId="31849E91" w14:textId="77777777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:rsidR="002C1FE4" w:rsidRDefault="002C1FE4" w14:paraId="47C40109" w14:textId="77777777">
      <w:pPr>
        <w:pStyle w:val="Paragraph2"/>
        <w:spacing w:after="0"/>
        <w:ind w:left="0" w:firstLine="851"/>
        <w:jc w:val="both"/>
        <w:rPr>
          <w:rStyle w:val="PageNumber"/>
          <w:sz w:val="24"/>
          <w:szCs w:val="24"/>
          <w:lang w:val="pt-PT"/>
        </w:rPr>
      </w:pPr>
    </w:p>
    <w:p w:rsidR="002C1FE4" w:rsidRDefault="00941501" w14:paraId="45688060" w14:textId="77777777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. </w:t>
      </w:r>
    </w:p>
    <w:p w:rsidR="002C1FE4" w:rsidRDefault="00941501" w14:paraId="5511AF00" w14:textId="77777777">
      <w:pPr>
        <w:pStyle w:val="Body"/>
        <w:rPr>
          <w:rFonts w:ascii="Arial" w:hAnsi="Arial" w:eastAsia="Arial" w:cs="Arial"/>
        </w:rPr>
      </w:pPr>
      <w:r>
        <w:rPr>
          <w:rFonts w:ascii="Arial" w:hAnsi="Arial"/>
        </w:rPr>
        <w:t xml:space="preserve"> </w:t>
      </w:r>
    </w:p>
    <w:p w:rsidR="002C1FE4" w:rsidRDefault="002C1FE4" w14:paraId="227381D2" w14:textId="77777777">
      <w:pPr>
        <w:pStyle w:val="Body"/>
        <w:sectPr w:rsidR="002C1FE4">
          <w:headerReference w:type="default" r:id="rId9"/>
          <w:footerReference w:type="default" r:id="rId10"/>
          <w:pgSz w:w="11900" w:h="16840" w:orient="portrait"/>
          <w:pgMar w:top="1417" w:right="1701" w:bottom="1417" w:left="1701" w:header="708" w:footer="708" w:gutter="0"/>
          <w:pgNumType w:start="4"/>
          <w:cols w:space="720"/>
        </w:sectPr>
      </w:pPr>
    </w:p>
    <w:bookmarkEnd w:id="4"/>
    <w:p w:rsidR="002C1FE4" w:rsidRDefault="002C1FE4" w14:paraId="44482191" w14:textId="77777777">
      <w:pPr>
        <w:pStyle w:val="Body"/>
        <w:rPr>
          <w:rFonts w:ascii="Arial" w:hAnsi="Arial" w:eastAsia="Arial" w:cs="Arial"/>
        </w:rPr>
      </w:pPr>
    </w:p>
    <w:p w:rsidR="002C1FE4" w:rsidRDefault="00941501" w14:paraId="1E3C8E12" w14:textId="77777777">
      <w:pPr>
        <w:pStyle w:val="Heading1"/>
        <w:numPr>
          <w:ilvl w:val="0"/>
          <w:numId w:val="17"/>
        </w:numPr>
        <w:spacing w:before="0" w:after="0"/>
        <w:rPr>
          <w:rFonts w:ascii="Arial" w:hAnsi="Arial" w:eastAsia="Arial" w:cs="Arial"/>
          <w:sz w:val="28"/>
          <w:szCs w:val="28"/>
        </w:rPr>
      </w:pPr>
      <w:bookmarkStart w:name="_Toc3" w:id="5"/>
      <w:r>
        <w:rPr>
          <w:rStyle w:val="PageNumber"/>
          <w:rFonts w:ascii="Arial" w:hAnsi="Arial"/>
          <w:sz w:val="28"/>
          <w:szCs w:val="28"/>
        </w:rPr>
        <w:t>Processos</w:t>
      </w:r>
      <w:bookmarkEnd w:id="5"/>
    </w:p>
    <w:p w:rsidR="002C1FE4" w:rsidRDefault="002C1FE4" w14:paraId="14230C94" w14:textId="77777777">
      <w:pPr>
        <w:pStyle w:val="Body"/>
        <w:rPr>
          <w:rFonts w:ascii="Arial" w:hAnsi="Arial" w:eastAsia="Arial" w:cs="Arial"/>
        </w:rPr>
      </w:pPr>
    </w:p>
    <w:p w:rsidR="002C1FE4" w:rsidRDefault="00941501" w14:paraId="1FA63A8C" w14:textId="77777777">
      <w:pPr>
        <w:pStyle w:val="Heading2"/>
        <w:numPr>
          <w:ilvl w:val="1"/>
          <w:numId w:val="13"/>
        </w:numPr>
        <w:rPr>
          <w:rFonts w:ascii="Arial" w:hAnsi="Arial" w:eastAsia="Arial" w:cs="Arial"/>
        </w:rPr>
      </w:pPr>
      <w:bookmarkStart w:name="_Toc4" w:id="6"/>
      <w:r>
        <w:rPr>
          <w:rStyle w:val="PageNumber"/>
          <w:rFonts w:ascii="Arial" w:hAnsi="Arial"/>
        </w:rPr>
        <w:t>Macro-processo</w:t>
      </w:r>
      <w:bookmarkEnd w:id="6"/>
    </w:p>
    <w:p w:rsidR="002C1FE4" w:rsidRDefault="002C1FE4" w14:paraId="4720C9DA" w14:textId="77777777">
      <w:pPr>
        <w:pStyle w:val="PSCComentarioTemplate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</w:p>
    <w:p w:rsidR="002C1FE4" w:rsidRDefault="002C1FE4" w14:paraId="4FEC847D" w14:textId="77777777">
      <w:pPr>
        <w:pStyle w:val="PSCComentarioTemplate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</w:p>
    <w:p w:rsidR="002C1FE4" w:rsidP="001759E0" w:rsidRDefault="001759E0" w14:paraId="3FA39683" w14:textId="47BF5925">
      <w:pPr>
        <w:pStyle w:val="PSCComentarioTemplate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  <w:r w:rsidRPr="001759E0">
        <w:rPr>
          <w:rFonts w:ascii="Arial" w:hAnsi="Arial" w:eastAsia="Arial" w:cs="Arial"/>
          <w:i w:val="0"/>
          <w:iCs w:val="0"/>
          <w:noProof/>
          <w:sz w:val="24"/>
          <w:szCs w:val="24"/>
          <w:lang w:val="pt-BR"/>
        </w:rPr>
        <w:drawing>
          <wp:inline distT="0" distB="0" distL="0" distR="0" wp14:anchorId="5908C1CD" wp14:editId="700789EB">
            <wp:extent cx="8533130" cy="3177098"/>
            <wp:effectExtent l="0" t="0" r="1270" b="4445"/>
            <wp:docPr id="4" name="Picture 4" descr="C:\Users\3748568\Documents\GIT\mestradopolocesar\Documentacao\Processos\Diogo Macro - Versão\Imagens\Macr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3748568\Documents\GIT\mestradopolocesar\Documentacao\Processos\Diogo Macro - Versão\Imagens\Macro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3177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val="pt-BR"/>
        </w:rPr>
        <mc:AlternateContent>
          <mc:Choice Requires="wps">
            <w:drawing>
              <wp:inline distT="0" distB="0" distL="0" distR="0" wp14:anchorId="67F73540" wp14:editId="59BED093">
                <wp:extent cx="307340" cy="307340"/>
                <wp:effectExtent l="0" t="0" r="0" b="0"/>
                <wp:docPr id="3" name="Rectangle 3" descr="blob:https://web.whatsapp.com/c4b2f8b8-c871-47f9-9ea5-2e80d4041cf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7340" cy="30734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id="Rectangle 3" style="width:24.2pt;height:24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alt="blob:https://web.whatsapp.com/c4b2f8b8-c871-47f9-9ea5-2e80d4041cf1" o:spid="_x0000_s1026" filled="f" stroked="f" w14:anchorId="00836E9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">
                <o:lock v:ext="edit" aspectratio="t"/>
                <w10:anchorlock/>
              </v:rect>
            </w:pict>
          </mc:Fallback>
        </mc:AlternateContent>
      </w:r>
    </w:p>
    <w:p w:rsidR="002C1FE4" w:rsidRDefault="002C1FE4" w14:paraId="01D1F709" w14:textId="77777777">
      <w:pPr>
        <w:pStyle w:val="PSCComentarioTemplate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</w:p>
    <w:p w:rsidR="002C1FE4" w:rsidRDefault="002C1FE4" w14:paraId="6EFEC6C5" w14:textId="77777777">
      <w:pPr>
        <w:pStyle w:val="Body"/>
        <w:rPr>
          <w:rFonts w:ascii="Arial" w:hAnsi="Arial" w:eastAsia="Arial" w:cs="Arial"/>
        </w:rPr>
      </w:pPr>
    </w:p>
    <w:p w:rsidR="002C1FE4" w:rsidRDefault="002C1FE4" w14:paraId="3F1C5DBE" w14:textId="77777777">
      <w:pPr>
        <w:pStyle w:val="Body"/>
        <w:rPr>
          <w:rFonts w:ascii="Arial" w:hAnsi="Arial" w:eastAsia="Arial" w:cs="Arial"/>
        </w:rPr>
      </w:pPr>
    </w:p>
    <w:p w:rsidR="002C1FE4" w:rsidRDefault="00941501" w14:paraId="3E451B43" w14:textId="77777777">
      <w:pPr>
        <w:pStyle w:val="Heading2"/>
        <w:numPr>
          <w:ilvl w:val="1"/>
          <w:numId w:val="13"/>
        </w:numPr>
        <w:rPr>
          <w:rFonts w:ascii="Arial" w:hAnsi="Arial" w:eastAsia="Arial" w:cs="Arial"/>
        </w:rPr>
      </w:pPr>
      <w:bookmarkStart w:name="_Toc5" w:id="7"/>
      <w:r>
        <w:rPr>
          <w:rStyle w:val="PageNumber"/>
          <w:rFonts w:ascii="Arial" w:hAnsi="Arial"/>
        </w:rPr>
        <w:lastRenderedPageBreak/>
        <w:t xml:space="preserve">Subprocesso Iniciação </w:t>
      </w:r>
      <w:bookmarkEnd w:id="7"/>
    </w:p>
    <w:p w:rsidR="002C1FE4" w:rsidRDefault="002C1FE4" w14:paraId="7C33BFFD" w14:textId="77777777">
      <w:pPr>
        <w:pStyle w:val="Body"/>
      </w:pPr>
    </w:p>
    <w:p w:rsidR="002C1FE4" w:rsidP="00E81DDB" w:rsidRDefault="001759E0" w14:paraId="68594744" w14:textId="1A7C9D77">
      <w:pPr>
        <w:pStyle w:val="Body"/>
        <w:jc w:val="center"/>
      </w:pPr>
      <w:r>
        <w:drawing>
          <wp:inline wp14:editId="144E6359" wp14:anchorId="3ACF1512">
            <wp:extent cx="8533131" cy="5924192"/>
            <wp:effectExtent l="0" t="0" r="1270" b="635"/>
            <wp:docPr id="1389682451" name="Picture 5" descr="C:\Users\3748568\Documents\GIT\mestradopolocesar\Documentacao\Processos\Diogo Macro - Versão\Imagens\Iniciação.png" title=""/>
            <wp:cNvGraphicFramePr>
              <a:graphicFrameLocks noChangeAspect="1"/>
            </wp:cNvGraphicFramePr>
            <a:graphic>
              <a:graphicData uri="http://schemas.openxmlformats.org/drawingml/2006/picture">
                <pic:pic>
                  <pic:nvPicPr>
                    <pic:cNvPr id="0" name="Picture 5"/>
                    <pic:cNvPicPr/>
                  </pic:nvPicPr>
                  <pic:blipFill>
                    <a:blip r:embed="R0a4cf636698742b2">
                      <a:extLst xmlns:a="http://schemas.openxmlformats.org/drawingml/2006/main"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0" flipH="0" flipV="0">
                      <a:off x="0" y="0"/>
                      <a:ext cx="8533131" cy="592419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2EAF8484">
        <w:rPr>
          <w:rFonts w:ascii="Arial Unicode MS" w:hAnsi="Arial Unicode MS"/>
        </w:rPr>
        <w:br w:type="page"/>
      </w:r>
    </w:p>
    <w:p w:rsidR="002C1FE4" w:rsidRDefault="00941501" w14:paraId="440FED5F" w14:textId="77777777">
      <w:pPr>
        <w:pStyle w:val="Heading2"/>
        <w:numPr>
          <w:ilvl w:val="1"/>
          <w:numId w:val="13"/>
        </w:numPr>
        <w:rPr>
          <w:rFonts w:ascii="Arial" w:hAnsi="Arial" w:eastAsia="Arial" w:cs="Arial"/>
        </w:rPr>
      </w:pPr>
      <w:bookmarkStart w:name="_Toc6" w:id="8"/>
      <w:r>
        <w:rPr>
          <w:rStyle w:val="PageNumber"/>
          <w:rFonts w:ascii="Arial" w:hAnsi="Arial"/>
        </w:rPr>
        <w:lastRenderedPageBreak/>
        <w:t>Subprocesso Planejamento</w:t>
      </w:r>
      <w:bookmarkEnd w:id="8"/>
    </w:p>
    <w:p w:rsidR="002C1FE4" w:rsidRDefault="002C1FE4" w14:paraId="32121E0B" w14:textId="15502D7D">
      <w:pPr>
        <w:pStyle w:val="Body"/>
      </w:pPr>
    </w:p>
    <w:p w:rsidR="004E1F2D" w:rsidRDefault="004E1F2D" w14:paraId="3FEDBFF2" w14:textId="77777777">
      <w:pPr>
        <w:pStyle w:val="Body"/>
      </w:pPr>
    </w:p>
    <w:p w:rsidR="002C1FE4" w:rsidRDefault="001759E0" w14:paraId="7C175F3D" w14:textId="44F849F5">
      <w:pPr>
        <w:pStyle w:val="Body"/>
        <w:jc w:val="center"/>
      </w:pPr>
      <w:r>
        <w:drawing>
          <wp:inline wp14:editId="0802850A" wp14:anchorId="28492E09">
            <wp:extent cx="7020718" cy="5422264"/>
            <wp:effectExtent l="0" t="0" r="8890" b="6985"/>
            <wp:docPr id="751873020" name="Picture 6" descr="C:\Users\3748568\Documents\GIT\mestradopolocesar\Documentacao\Processos\Diogo Macro - Versão\Imagens\Planejamento.png" title=""/>
            <wp:cNvGraphicFramePr>
              <a:graphicFrameLocks noChangeAspect="1"/>
            </wp:cNvGraphicFramePr>
            <a:graphic>
              <a:graphicData uri="http://schemas.openxmlformats.org/drawingml/2006/picture">
                <pic:pic>
                  <pic:nvPicPr>
                    <pic:cNvPr id="0" name="Picture 6"/>
                    <pic:cNvPicPr/>
                  </pic:nvPicPr>
                  <pic:blipFill>
                    <a:blip r:embed="Rc70aedbeb3454b72">
                      <a:extLst xmlns:a="http://schemas.openxmlformats.org/drawingml/2006/main"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0" flipH="0" flipV="0">
                      <a:off x="0" y="0"/>
                      <a:ext cx="7020718" cy="542226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Pr="001759E0" w:rsidR="00E81DDB" w:rsidP="00E81DDB" w:rsidRDefault="00941501" w14:paraId="4188F15F" w14:textId="6F3DA4A6">
      <w:pPr>
        <w:pStyle w:val="Heading2"/>
        <w:numPr>
          <w:ilvl w:val="1"/>
          <w:numId w:val="13"/>
        </w:numPr>
        <w:rPr>
          <w:rFonts w:ascii="Arial" w:hAnsi="Arial"/>
        </w:rPr>
      </w:pPr>
      <w:bookmarkStart w:name="_Toc7" w:id="9"/>
      <w:r>
        <w:rPr>
          <w:rStyle w:val="PageNumber"/>
          <w:rFonts w:ascii="Arial" w:hAnsi="Arial"/>
        </w:rPr>
        <w:lastRenderedPageBreak/>
        <w:t>Subprocesso Execução</w:t>
      </w:r>
      <w:bookmarkEnd w:id="9"/>
    </w:p>
    <w:p w:rsidR="00E81DDB" w:rsidP="00E81DDB" w:rsidRDefault="001759E0" w14:paraId="7F6988F3" w14:textId="6A7D035D">
      <w:pPr>
        <w:pStyle w:val="Body"/>
        <w:jc w:val="center"/>
        <w:rPr>
          <w:rFonts w:ascii="Arial" w:hAnsi="Arial" w:eastAsia="Arial" w:cs="Arial"/>
        </w:rPr>
      </w:pPr>
      <w:r>
        <w:drawing>
          <wp:inline wp14:editId="4E3024C0" wp14:anchorId="5DC751AF">
            <wp:extent cx="8533131" cy="6719121"/>
            <wp:effectExtent l="0" t="0" r="1270" b="5715"/>
            <wp:docPr id="1041465125" name="Picture 7" descr="C:\Users\3748568\Documents\GIT\mestradopolocesar\Documentacao\Processos\Diogo Macro - Versão\Imagens\Execução.png" title=""/>
            <wp:cNvGraphicFramePr>
              <a:graphicFrameLocks noChangeAspect="1"/>
            </wp:cNvGraphicFramePr>
            <a:graphic>
              <a:graphicData uri="http://schemas.openxmlformats.org/drawingml/2006/picture">
                <pic:pic>
                  <pic:nvPicPr>
                    <pic:cNvPr id="0" name="Picture 7"/>
                    <pic:cNvPicPr/>
                  </pic:nvPicPr>
                  <pic:blipFill>
                    <a:blip r:embed="R7d71f8c8335241ec">
                      <a:extLst xmlns:a="http://schemas.openxmlformats.org/drawingml/2006/main"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0" flipH="0" flipV="0">
                      <a:off x="0" y="0"/>
                      <a:ext cx="8533131" cy="671912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2EAF8484">
        <w:rPr>
          <w:rFonts w:ascii="Arial" w:hAnsi="Arial" w:eastAsia="Arial" w:cs="Arial"/>
        </w:rPr>
        <w:br w:type="page"/>
      </w:r>
    </w:p>
    <w:p w:rsidR="002C1FE4" w:rsidRDefault="00941501" w14:paraId="5F5D96AD" w14:textId="77777777">
      <w:pPr>
        <w:pStyle w:val="Heading2"/>
        <w:numPr>
          <w:ilvl w:val="1"/>
          <w:numId w:val="13"/>
        </w:numPr>
        <w:rPr>
          <w:rFonts w:ascii="Arial" w:hAnsi="Arial" w:eastAsia="Arial" w:cs="Arial"/>
        </w:rPr>
      </w:pPr>
      <w:bookmarkStart w:name="_Toc8" w:id="10"/>
      <w:r>
        <w:rPr>
          <w:rStyle w:val="PageNumber"/>
          <w:rFonts w:ascii="Arial" w:hAnsi="Arial"/>
        </w:rPr>
        <w:lastRenderedPageBreak/>
        <w:t>Subprocesso Encerramento</w:t>
      </w:r>
      <w:bookmarkEnd w:id="10"/>
    </w:p>
    <w:p w:rsidR="002C1FE4" w:rsidRDefault="002C1FE4" w14:paraId="246A57B8" w14:textId="77777777">
      <w:pPr>
        <w:pStyle w:val="Body"/>
        <w:rPr>
          <w:rFonts w:ascii="Arial" w:hAnsi="Arial" w:eastAsia="Arial" w:cs="Arial"/>
        </w:rPr>
      </w:pPr>
    </w:p>
    <w:p w:rsidR="002C1FE4" w:rsidRDefault="001759E0" w14:paraId="7B277B49" w14:textId="0D7601A4">
      <w:pPr>
        <w:pStyle w:val="Body"/>
        <w:rPr>
          <w:rFonts w:ascii="Arial" w:hAnsi="Arial" w:eastAsia="Arial" w:cs="Arial"/>
        </w:rPr>
      </w:pPr>
      <w:r>
        <w:drawing>
          <wp:inline wp14:editId="1590173D" wp14:anchorId="728E9E87">
            <wp:extent cx="8533131" cy="3263746"/>
            <wp:effectExtent l="0" t="0" r="1270" b="0"/>
            <wp:docPr id="1330456642" name="Picture 8" descr="C:\Users\3748568\Documents\GIT\mestradopolocesar\Documentacao\Processos\Diogo Macro - Versão\Imagens\Encerramento.png" title=""/>
            <wp:cNvGraphicFramePr>
              <a:graphicFrameLocks noChangeAspect="1"/>
            </wp:cNvGraphicFramePr>
            <a:graphic>
              <a:graphicData uri="http://schemas.openxmlformats.org/drawingml/2006/picture">
                <pic:pic>
                  <pic:nvPicPr>
                    <pic:cNvPr id="0" name="Picture 8"/>
                    <pic:cNvPicPr/>
                  </pic:nvPicPr>
                  <pic:blipFill>
                    <a:blip r:embed="R40d74f33895b46e6">
                      <a:extLst xmlns:a="http://schemas.openxmlformats.org/drawingml/2006/main"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0" flipH="0" flipV="0">
                      <a:off x="0" y="0"/>
                      <a:ext cx="8533131" cy="32637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C1FE4" w:rsidRDefault="002C1FE4" w14:paraId="5F868C75" w14:textId="4CA1CE6D">
      <w:pPr>
        <w:pStyle w:val="Body"/>
      </w:pPr>
    </w:p>
    <w:p w:rsidR="004E1F2D" w:rsidRDefault="004E1F2D" w14:paraId="76791CD0" w14:textId="50BE68FB">
      <w:pPr>
        <w:pStyle w:val="Body"/>
      </w:pPr>
    </w:p>
    <w:p w:rsidR="004E1F2D" w:rsidRDefault="004E1F2D" w14:paraId="33CE4EFC" w14:textId="62BE60A1">
      <w:pPr>
        <w:pStyle w:val="Body"/>
      </w:pPr>
    </w:p>
    <w:p w:rsidR="004E1F2D" w:rsidRDefault="004E1F2D" w14:paraId="3C8DF0BB" w14:textId="618FC9AA">
      <w:pPr>
        <w:pStyle w:val="Body"/>
      </w:pPr>
    </w:p>
    <w:p w:rsidR="004E1F2D" w:rsidRDefault="004E1F2D" w14:paraId="64387285" w14:textId="71CAC45A">
      <w:pPr>
        <w:pStyle w:val="Body"/>
      </w:pPr>
    </w:p>
    <w:p w:rsidR="004E1F2D" w:rsidRDefault="004E1F2D" w14:paraId="0ADB9481" w14:textId="33969465">
      <w:pPr>
        <w:pStyle w:val="Body"/>
      </w:pPr>
    </w:p>
    <w:p w:rsidR="004E1F2D" w:rsidRDefault="004E1F2D" w14:paraId="32C7B42B" w14:textId="4C33F359">
      <w:pPr>
        <w:pStyle w:val="Body"/>
      </w:pPr>
    </w:p>
    <w:p w:rsidR="004E1F2D" w:rsidRDefault="004E1F2D" w14:paraId="000B7C0C" w14:textId="476BDDE8">
      <w:pPr>
        <w:pStyle w:val="Body"/>
      </w:pPr>
    </w:p>
    <w:p w:rsidR="004E1F2D" w:rsidRDefault="004E1F2D" w14:paraId="102CFA3B" w14:textId="7686CDA2">
      <w:pPr>
        <w:pStyle w:val="Body"/>
      </w:pPr>
    </w:p>
    <w:p w:rsidR="004E1F2D" w:rsidRDefault="004E1F2D" w14:paraId="2C8BC201" w14:textId="0E2D15AD">
      <w:pPr>
        <w:pStyle w:val="Body"/>
      </w:pPr>
    </w:p>
    <w:p w:rsidR="004E1F2D" w:rsidRDefault="004E1F2D" w14:paraId="72A53CB6" w14:textId="3D4C625B">
      <w:pPr>
        <w:pStyle w:val="Body"/>
      </w:pPr>
    </w:p>
    <w:p w:rsidR="004E1F2D" w:rsidRDefault="004E1F2D" w14:paraId="36661F4A" w14:textId="77777777">
      <w:pPr>
        <w:pStyle w:val="Body"/>
      </w:pPr>
    </w:p>
    <w:p w:rsidR="00E81DDB" w:rsidRDefault="004E1F2D" w14:paraId="34B1A68B" w14:textId="16F34CBF">
      <w:pPr>
        <w:pStyle w:val="Body"/>
        <w:rPr>
          <w:b/>
        </w:rPr>
      </w:pPr>
      <w:r>
        <w:lastRenderedPageBreak/>
        <w:t xml:space="preserve">4.6     </w:t>
      </w:r>
      <w:r w:rsidRPr="004E1F2D">
        <w:rPr>
          <w:b/>
        </w:rPr>
        <w:t>Monitoramento e Controle</w:t>
      </w:r>
    </w:p>
    <w:p w:rsidR="004E1F2D" w:rsidRDefault="004E1F2D" w14:paraId="0ED3F995" w14:textId="3EECF43C">
      <w:pPr>
        <w:pStyle w:val="Body"/>
        <w:rPr>
          <w:b/>
        </w:rPr>
      </w:pPr>
    </w:p>
    <w:p w:rsidR="004E1F2D" w:rsidRDefault="004E1F2D" w14:paraId="23627186" w14:textId="3E8B32CC">
      <w:pPr>
        <w:pStyle w:val="Body"/>
        <w:rPr>
          <w:b/>
        </w:rPr>
      </w:pPr>
    </w:p>
    <w:p w:rsidR="004E1F2D" w:rsidRDefault="004E1F2D" w14:paraId="17797D17" w14:textId="261F5F98">
      <w:pPr>
        <w:pStyle w:val="Body"/>
        <w:sectPr w:rsidR="004E1F2D" w:rsidSect="00E81DDB">
          <w:headerReference w:type="default" r:id="rId16"/>
          <w:pgSz w:w="16840" w:h="11900" w:orient="landscape"/>
          <w:pgMar w:top="1417" w:right="1701" w:bottom="1417" w:left="1701" w:header="708" w:footer="708" w:gutter="0"/>
          <w:pgNumType w:start="4"/>
          <w:cols w:space="720"/>
          <w:docGrid w:linePitch="326"/>
        </w:sectPr>
      </w:pPr>
      <w:r>
        <w:drawing>
          <wp:inline wp14:editId="0CCCF98C" wp14:anchorId="22E4559E">
            <wp:extent cx="8533131" cy="4288459"/>
            <wp:effectExtent l="0" t="0" r="1270" b="0"/>
            <wp:docPr id="787992869" name="Picture 2" descr="C:\Users\3748568\Documents\GIT\mestradopolocesar\Documentacao\Processos\Diogo Macro - Versão\Imagens\Monitoramento e Controle.png" title=""/>
            <wp:cNvGraphicFramePr>
              <a:graphicFrameLocks noChangeAspect="1"/>
            </wp:cNvGraphicFramePr>
            <a:graphic>
              <a:graphicData uri="http://schemas.openxmlformats.org/drawingml/2006/picture">
                <pic:pic>
                  <pic:nvPicPr>
                    <pic:cNvPr id="0" name="Picture 2"/>
                    <pic:cNvPicPr/>
                  </pic:nvPicPr>
                  <pic:blipFill>
                    <a:blip r:embed="R6f8e1f9abd0541b6">
                      <a:extLst xmlns:a="http://schemas.openxmlformats.org/drawingml/2006/main"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 rot="0" flipH="0" flipV="0">
                      <a:off x="0" y="0"/>
                      <a:ext cx="8533131" cy="42884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C1FE4" w:rsidRDefault="002C1FE4" w14:paraId="1E4EE243" w14:textId="77777777">
      <w:pPr>
        <w:pStyle w:val="PSCComentarioTemplate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</w:p>
    <w:p w:rsidR="002C1FE4" w:rsidRDefault="002C1FE4" w14:paraId="534AEDEB" w14:textId="77777777">
      <w:pPr>
        <w:pStyle w:val="Heading1"/>
        <w:pBdr>
          <w:bottom w:val="nil"/>
        </w:pBdr>
        <w:spacing w:before="0" w:after="0"/>
        <w:ind w:left="432"/>
        <w:rPr>
          <w:rFonts w:ascii="Arial" w:hAnsi="Arial" w:eastAsia="Arial" w:cs="Arial"/>
        </w:rPr>
      </w:pPr>
    </w:p>
    <w:p w:rsidR="002C1FE4" w:rsidRDefault="00941501" w14:paraId="7C963871" w14:textId="77777777">
      <w:pPr>
        <w:pStyle w:val="Heading1"/>
        <w:numPr>
          <w:ilvl w:val="0"/>
          <w:numId w:val="18"/>
        </w:numPr>
        <w:spacing w:before="0" w:after="0"/>
        <w:rPr>
          <w:rFonts w:ascii="Arial" w:hAnsi="Arial" w:eastAsia="Arial" w:cs="Arial"/>
          <w:sz w:val="28"/>
          <w:szCs w:val="28"/>
        </w:rPr>
      </w:pPr>
      <w:bookmarkStart w:name="_Toc9" w:id="11"/>
      <w:r>
        <w:rPr>
          <w:rStyle w:val="PageNumber"/>
          <w:rFonts w:ascii="Arial" w:hAnsi="Arial"/>
          <w:sz w:val="28"/>
          <w:szCs w:val="28"/>
        </w:rPr>
        <w:t>Atividades</w:t>
      </w:r>
      <w:bookmarkEnd w:id="11"/>
    </w:p>
    <w:p w:rsidR="002C1FE4" w:rsidRDefault="002C1FE4" w14:paraId="2A0052B8" w14:textId="09A26939">
      <w:pPr>
        <w:pStyle w:val="PSCComentarioTemplate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</w:p>
    <w:p w:rsidR="00986805" w:rsidRDefault="00986805" w14:paraId="36AB5A58" w14:textId="0967B725">
      <w:pPr>
        <w:pStyle w:val="PSCComentarioTemplate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</w:p>
    <w:p w:rsidRPr="00986805" w:rsidR="00986805" w:rsidRDefault="00986805" w14:paraId="6AE9AF80" w14:textId="4AAB153E">
      <w:pPr>
        <w:pStyle w:val="PSCComentarioTemplate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 w:rsidRPr="00986805">
        <w:rPr>
          <w:rFonts w:ascii="Arial" w:hAnsi="Arial" w:eastAsia="Arial" w:cs="Arial"/>
          <w:b/>
          <w:i w:val="0"/>
          <w:iCs w:val="0"/>
          <w:sz w:val="24"/>
          <w:szCs w:val="24"/>
        </w:rPr>
        <w:t>Macro</w:t>
      </w:r>
    </w:p>
    <w:p w:rsidRPr="00986805" w:rsidR="00986805" w:rsidRDefault="00986805" w14:paraId="205ABA20" w14:textId="2D83DF70">
      <w:pPr>
        <w:pStyle w:val="PSCComentarioTemplate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 w:rsidRPr="00986805" w:rsidR="00986805" w:rsidRDefault="00986805" w14:paraId="371F980A" w14:textId="12882562">
      <w:pPr>
        <w:pStyle w:val="PSCComentarioTemplate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 w:rsidRPr="00986805">
        <w:rPr>
          <w:rFonts w:ascii="Arial" w:hAnsi="Arial" w:eastAsia="Arial" w:cs="Arial"/>
          <w:b/>
          <w:i w:val="0"/>
          <w:iCs w:val="0"/>
          <w:sz w:val="24"/>
          <w:szCs w:val="24"/>
        </w:rPr>
        <w:t>Iniciação</w:t>
      </w:r>
    </w:p>
    <w:p w:rsidRPr="00986805" w:rsidR="00986805" w:rsidRDefault="00986805" w14:paraId="0C0EDF78" w14:textId="49A52AB4">
      <w:pPr>
        <w:pStyle w:val="PSCComentarioTemplate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 w:rsidR="00986805" w:rsidRDefault="00986805" w14:paraId="60641BF9" w14:textId="6B981AB4">
      <w:pPr>
        <w:pStyle w:val="PSCComentarioTemplate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 w:rsidRPr="00986805">
        <w:rPr>
          <w:rFonts w:ascii="Arial" w:hAnsi="Arial" w:eastAsia="Arial" w:cs="Arial"/>
          <w:b/>
          <w:i w:val="0"/>
          <w:iCs w:val="0"/>
          <w:sz w:val="24"/>
          <w:szCs w:val="24"/>
        </w:rPr>
        <w:t>Planejamento</w:t>
      </w:r>
    </w:p>
    <w:p w:rsidR="00986805" w:rsidRDefault="00986805" w14:paraId="45456586" w14:textId="4F09B269">
      <w:pPr>
        <w:pStyle w:val="PSCComentarioTemplate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 w:rsidR="00986805" w:rsidRDefault="00986805" w14:paraId="420E5351" w14:textId="0935614F">
      <w:pPr>
        <w:pStyle w:val="PSCComentarioTemplate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 w:rsidRPr="00986805" w:rsidR="00986805" w:rsidP="00986805" w:rsidRDefault="00986805" w14:paraId="25C1D257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Processo:Planejamento</w:t>
      </w:r>
    </w:p>
    <w:p w:rsidRPr="00986805" w:rsidR="00986805" w:rsidP="00986805" w:rsidRDefault="00986805" w14:paraId="17AF10AD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Atividade: Estimar Esforço para Estórias de Usuário</w:t>
      </w:r>
    </w:p>
    <w:p w:rsidRPr="00986805" w:rsidR="00986805" w:rsidP="00986805" w:rsidRDefault="00986805" w14:paraId="321F71C0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Objetivo: Verificar com o time se as estórias de usuário estão compreensíveis e se cabe em uma sprint ou tem que ser quebrada em várias estórias para poder caber em uma ou mais sprints.</w:t>
      </w:r>
    </w:p>
    <w:p w:rsidRPr="00986805" w:rsidR="00986805" w:rsidP="00986805" w:rsidRDefault="00986805" w14:paraId="7B5B8F5D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Responsáveis: Scrum Team e Scrum Master</w:t>
      </w:r>
    </w:p>
    <w:p w:rsidRPr="00986805" w:rsidR="00986805" w:rsidP="00986805" w:rsidRDefault="00986805" w14:paraId="0297E0F8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</w:p>
    <w:p w:rsidRPr="00986805" w:rsidR="00986805" w:rsidP="00986805" w:rsidRDefault="00986805" w14:paraId="179E3914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Processo:Planejamento</w:t>
      </w:r>
    </w:p>
    <w:p w:rsidRPr="00986805" w:rsidR="00986805" w:rsidP="00986805" w:rsidRDefault="00986805" w14:paraId="2C006379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Atividade: Dividir as Estórias dos Usuários em Sprints.</w:t>
      </w:r>
    </w:p>
    <w:p w:rsidRPr="00986805" w:rsidR="00986805" w:rsidP="00986805" w:rsidRDefault="00986805" w14:paraId="25F4F412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Objetivo: Organizar as sprints com as estórias de usuários pretendidas a serem realizadas.</w:t>
      </w:r>
    </w:p>
    <w:p w:rsidRPr="00986805" w:rsidR="00986805" w:rsidP="00986805" w:rsidRDefault="00986805" w14:paraId="41442B95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Saída: Kanban e Documento de Sprint Planning</w:t>
      </w:r>
    </w:p>
    <w:p w:rsidRPr="00986805" w:rsidR="00986805" w:rsidP="00986805" w:rsidRDefault="00986805" w14:paraId="5FE2CDC4" w14:textId="6F48D32F">
      <w:pPr>
        <w:pStyle w:val="PSCComentarioTemplate"/>
        <w:spacing w:before="0" w:after="0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Responsáveis: Scrum Team e Scrum Master</w:t>
      </w:r>
    </w:p>
    <w:p w:rsidRPr="00986805" w:rsidR="00986805" w:rsidRDefault="00986805" w14:paraId="21A8D894" w14:textId="742938CE">
      <w:pPr>
        <w:pStyle w:val="PSCComentarioTemplate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 w:rsidR="00986805" w:rsidRDefault="00986805" w14:paraId="6C7535B0" w14:textId="2A3A3190">
      <w:pPr>
        <w:pStyle w:val="PSCComentarioTemplate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 w:rsidRPr="00986805">
        <w:rPr>
          <w:rFonts w:ascii="Arial" w:hAnsi="Arial" w:eastAsia="Arial" w:cs="Arial"/>
          <w:b/>
          <w:i w:val="0"/>
          <w:iCs w:val="0"/>
          <w:sz w:val="24"/>
          <w:szCs w:val="24"/>
        </w:rPr>
        <w:t>Execução</w:t>
      </w:r>
    </w:p>
    <w:p w:rsidR="00986805" w:rsidRDefault="00986805" w14:paraId="158C3CE1" w14:textId="1CABCA6C">
      <w:pPr>
        <w:pStyle w:val="PSCComentarioTemplate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 w:rsidRPr="00986805" w:rsidR="00986805" w:rsidP="00986805" w:rsidRDefault="00986805" w14:paraId="64583FB4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Processo:Execução</w:t>
      </w:r>
    </w:p>
    <w:p w:rsidRPr="00986805" w:rsidR="00986805" w:rsidP="00986805" w:rsidRDefault="00053D25" w14:paraId="5307C2F7" w14:textId="1FF25F31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Atividade: </w:t>
      </w:r>
      <w:r w:rsidRPr="00986805" w:rsidR="00986805">
        <w:rPr>
          <w:rFonts w:ascii="Arial" w:hAnsi="Arial" w:eastAsia="Arial" w:cs="Arial"/>
          <w:i w:val="0"/>
          <w:iCs w:val="0"/>
          <w:sz w:val="20"/>
          <w:szCs w:val="20"/>
        </w:rPr>
        <w:t>Criar Wireframe</w:t>
      </w:r>
    </w:p>
    <w:p w:rsidRPr="00986805" w:rsidR="00986805" w:rsidP="00986805" w:rsidRDefault="00986805" w14:paraId="6BCF6CB2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Objetivo:</w:t>
      </w:r>
    </w:p>
    <w:p w:rsidRPr="00986805" w:rsidR="00986805" w:rsidP="00986805" w:rsidRDefault="00986805" w14:paraId="0F89E93F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 xml:space="preserve"> Criar um modelo visual de facil entendimento, visualização e customização para o cliente ter uma ideia inicial de como vai ficar a sua demanda e poder validar antes de desenvolver se o que foi mostrado poderá atender a seu requisito satisfatoriamente.</w:t>
      </w:r>
    </w:p>
    <w:p w:rsidRPr="00986805" w:rsidR="00986805" w:rsidP="00986805" w:rsidRDefault="00986805" w14:paraId="38C5BDAD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Saída: Documento de Wireframe</w:t>
      </w:r>
    </w:p>
    <w:p w:rsidRPr="00986805" w:rsidR="00986805" w:rsidP="00986805" w:rsidRDefault="00986805" w14:paraId="4943C8F3" w14:textId="2AA8759B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Responsáveis: Scrum Team e Scrum Master</w:t>
      </w:r>
    </w:p>
    <w:p w:rsidRPr="00986805" w:rsidR="00986805" w:rsidP="00986805" w:rsidRDefault="00986805" w14:paraId="4880F2C9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</w:p>
    <w:p w:rsidRPr="00986805" w:rsidR="00986805" w:rsidP="00986805" w:rsidRDefault="00986805" w14:paraId="15EEE110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Processo: Execução</w:t>
      </w:r>
    </w:p>
    <w:p w:rsidRPr="00986805" w:rsidR="00986805" w:rsidP="00986805" w:rsidRDefault="00986805" w14:paraId="083CE6B4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Atividade: Executar Iteração da Sprint</w:t>
      </w:r>
    </w:p>
    <w:p w:rsidRPr="00986805" w:rsidR="00986805" w:rsidP="00986805" w:rsidRDefault="00986805" w14:paraId="236B2A3C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Objetivo: Iniciar a iteração da Sprint com as histórias dos usuários priorizadas e de facil visualização através de quadro Kanban.</w:t>
      </w:r>
    </w:p>
    <w:p w:rsidRPr="00986805" w:rsidR="00986805" w:rsidP="00986805" w:rsidRDefault="00986805" w14:paraId="61400507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Entrada:Documento de Sprint Planning e Kanban</w:t>
      </w:r>
    </w:p>
    <w:p w:rsidRPr="00986805" w:rsidR="00986805" w:rsidP="00986805" w:rsidRDefault="00986805" w14:paraId="700DD773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Saída: Sprint Backlog</w:t>
      </w:r>
    </w:p>
    <w:p w:rsidRPr="00986805" w:rsidR="00986805" w:rsidP="00986805" w:rsidRDefault="00986805" w14:paraId="5E0F44EC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Reponsáveis: Scrum Team e Scrum Master</w:t>
      </w:r>
    </w:p>
    <w:p w:rsidRPr="00986805" w:rsidR="00986805" w:rsidP="00986805" w:rsidRDefault="00986805" w14:paraId="0AD3EC2D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</w:p>
    <w:p w:rsidRPr="00986805" w:rsidR="00986805" w:rsidP="00986805" w:rsidRDefault="00986805" w14:paraId="7F183709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</w:p>
    <w:p w:rsidR="00986805" w:rsidP="00986805" w:rsidRDefault="00986805" w14:paraId="22DC59E7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</w:p>
    <w:p w:rsidR="00986805" w:rsidP="00986805" w:rsidRDefault="00986805" w14:paraId="62EE5571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</w:p>
    <w:p w:rsidR="00986805" w:rsidP="00986805" w:rsidRDefault="00986805" w14:paraId="08874BF3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</w:p>
    <w:p w:rsidR="00986805" w:rsidP="00986805" w:rsidRDefault="00986805" w14:paraId="12614394" w14:textId="713512B9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</w:p>
    <w:p w:rsidR="003203B2" w:rsidP="00986805" w:rsidRDefault="003203B2" w14:paraId="1C1C4895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</w:p>
    <w:p w:rsidRPr="00986805" w:rsidR="00986805" w:rsidP="00986805" w:rsidRDefault="00986805" w14:paraId="5F04596A" w14:textId="0D4104C9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lastRenderedPageBreak/>
        <w:t>Processo: Execução</w:t>
      </w:r>
    </w:p>
    <w:p w:rsidRPr="00986805" w:rsidR="00986805" w:rsidP="00986805" w:rsidRDefault="00986805" w14:paraId="44E72F2B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Atividade: Selecionar Estória de Usuário</w:t>
      </w:r>
    </w:p>
    <w:p w:rsidRPr="00986805" w:rsidR="00986805" w:rsidP="00986805" w:rsidRDefault="00986805" w14:paraId="74096188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Objetivo: Selecionar a tarefa que será desenvolvida para dar início a ela.</w:t>
      </w:r>
    </w:p>
    <w:p w:rsidRPr="00986805" w:rsidR="00986805" w:rsidP="00986805" w:rsidRDefault="00986805" w14:paraId="26EF813D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Entrada: Sprint Backlog</w:t>
      </w:r>
    </w:p>
    <w:p w:rsidRPr="00986805" w:rsidR="00986805" w:rsidP="00986805" w:rsidRDefault="00986805" w14:paraId="4D3DCB1D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Reponsáveis: Scrum Team e Scrum Master</w:t>
      </w:r>
    </w:p>
    <w:p w:rsidRPr="00986805" w:rsidR="00986805" w:rsidP="00986805" w:rsidRDefault="00986805" w14:paraId="56A5FC16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</w:p>
    <w:p w:rsidRPr="00986805" w:rsidR="00986805" w:rsidP="00986805" w:rsidRDefault="00986805" w14:paraId="38C4CF0E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Processo: Execução</w:t>
      </w:r>
    </w:p>
    <w:p w:rsidRPr="00986805" w:rsidR="00986805" w:rsidP="00986805" w:rsidRDefault="00986805" w14:paraId="7148179C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Atividade: Implementar</w:t>
      </w:r>
    </w:p>
    <w:p w:rsidRPr="00986805" w:rsidR="00986805" w:rsidP="00986805" w:rsidRDefault="00986805" w14:paraId="75BEBF78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 xml:space="preserve">Objetivo: O time iniciará a codificação da estória de usuário; </w:t>
      </w:r>
    </w:p>
    <w:p w:rsidRPr="00986805" w:rsidR="00986805" w:rsidP="00986805" w:rsidRDefault="00986805" w14:paraId="31C44BEA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Entrada: Wireframe</w:t>
      </w:r>
    </w:p>
    <w:p w:rsidRPr="00986805" w:rsidR="00986805" w:rsidP="00986805" w:rsidRDefault="00986805" w14:paraId="52A12A72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Saída: Code Review e Unit Test</w:t>
      </w:r>
    </w:p>
    <w:p w:rsidRPr="00986805" w:rsidR="00986805" w:rsidP="00986805" w:rsidRDefault="00986805" w14:paraId="0BE63A79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Reponsáveis: Scrum Team e Scrum Master</w:t>
      </w:r>
    </w:p>
    <w:p w:rsidRPr="00986805" w:rsidR="00986805" w:rsidP="00986805" w:rsidRDefault="00986805" w14:paraId="1A5DEC61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</w:p>
    <w:p w:rsidRPr="00986805" w:rsidR="00986805" w:rsidP="00986805" w:rsidRDefault="00986805" w14:paraId="20421676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</w:p>
    <w:p w:rsidRPr="00986805" w:rsidR="00986805" w:rsidP="00986805" w:rsidRDefault="00986805" w14:paraId="226482D0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Processo: Execução</w:t>
      </w:r>
    </w:p>
    <w:p w:rsidRPr="00986805" w:rsidR="00986805" w:rsidP="00986805" w:rsidRDefault="00986805" w14:paraId="04FB2628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Atividade: Incrementar Produto</w:t>
      </w:r>
    </w:p>
    <w:p w:rsidRPr="00986805" w:rsidR="00986805" w:rsidP="00986805" w:rsidRDefault="00986805" w14:paraId="31F36FAC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Objetivo: A equipe deve versionar as modificações para posteriormente fazer deploy</w:t>
      </w:r>
    </w:p>
    <w:p w:rsidRPr="00986805" w:rsidR="00986805" w:rsidP="00986805" w:rsidRDefault="00986805" w14:paraId="630FFA97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Reponsáveis: Scrum Team e Scrum Master</w:t>
      </w:r>
    </w:p>
    <w:p w:rsidR="00986805" w:rsidRDefault="00986805" w14:paraId="736C7330" w14:textId="7EE5B105">
      <w:pPr>
        <w:pStyle w:val="PSCComentarioTemplate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 w:rsidRPr="00986805" w:rsidR="00986805" w:rsidP="00986805" w:rsidRDefault="00986805" w14:paraId="3A0F76DB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Processo: Execução</w:t>
      </w:r>
    </w:p>
    <w:p w:rsidRPr="00986805" w:rsidR="00986805" w:rsidP="00986805" w:rsidRDefault="00986805" w14:paraId="7E4F8AE5" w14:textId="7D75C5EF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Alterar o Documento de Arquitetura</w:t>
      </w:r>
    </w:p>
    <w:p w:rsidRPr="00986805" w:rsidR="00986805" w:rsidP="00986805" w:rsidRDefault="00986805" w14:paraId="4C905D24" w14:textId="6EEA201D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Atualizar o documento de arquitetura de acordo com as mudanças de arquitetura identificadas durante a codificação do sistema.</w:t>
      </w:r>
    </w:p>
    <w:p w:rsidR="00986805" w:rsidP="00986805" w:rsidRDefault="00986805" w14:paraId="595201EC" w14:textId="720D1326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Reponsáveis: Scrum Team e Scrum Master</w:t>
      </w:r>
    </w:p>
    <w:p w:rsidR="00067E9B" w:rsidP="00986805" w:rsidRDefault="00067E9B" w14:paraId="7AA48CA4" w14:textId="710AE8BA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</w:p>
    <w:p w:rsidRPr="00986805" w:rsidR="00067E9B" w:rsidP="00067E9B" w:rsidRDefault="00067E9B" w14:paraId="07ADD616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Processo: Execução</w:t>
      </w:r>
    </w:p>
    <w:p w:rsidRPr="00986805" w:rsidR="00067E9B" w:rsidP="00067E9B" w:rsidRDefault="00067E9B" w14:paraId="32FACCAE" w14:textId="1393073D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Atividade: Realizar Deploy</w:t>
      </w:r>
    </w:p>
    <w:p w:rsidRPr="00986805" w:rsidR="00067E9B" w:rsidP="00067E9B" w:rsidRDefault="00067E9B" w14:paraId="5A8AFC03" w14:textId="32CC83C5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: Disponibilizar a versão com as funcionalidades homologadas pelo cliente em produção.</w:t>
      </w:r>
    </w:p>
    <w:p w:rsidRPr="00986805" w:rsidR="00067E9B" w:rsidP="00067E9B" w:rsidRDefault="00067E9B" w14:paraId="20F2DFE6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986805">
        <w:rPr>
          <w:rFonts w:ascii="Arial" w:hAnsi="Arial" w:eastAsia="Arial" w:cs="Arial"/>
          <w:i w:val="0"/>
          <w:iCs w:val="0"/>
          <w:sz w:val="20"/>
          <w:szCs w:val="20"/>
        </w:rPr>
        <w:t>Reponsáveis: Scrum Team e Scrum Master</w:t>
      </w:r>
    </w:p>
    <w:p w:rsidRPr="00D85ABF" w:rsidR="00067E9B" w:rsidP="00986805" w:rsidRDefault="00067E9B" w14:paraId="4A8F1364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</w:p>
    <w:p w:rsidRPr="00D85ABF" w:rsidR="00D85ABF" w:rsidP="00D85ABF" w:rsidRDefault="00D85ABF" w14:paraId="5C9956ED" w14:textId="254418BE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D85ABF">
        <w:rPr>
          <w:rFonts w:ascii="Arial" w:hAnsi="Arial" w:eastAsia="Arial" w:cs="Arial"/>
          <w:i w:val="0"/>
          <w:iCs w:val="0"/>
          <w:sz w:val="20"/>
          <w:szCs w:val="20"/>
        </w:rPr>
        <w:t>Processo:</w:t>
      </w:r>
      <w:r w:rsidR="00DA165B">
        <w:rPr>
          <w:rFonts w:ascii="Arial" w:hAnsi="Arial" w:eastAsia="Arial" w:cs="Arial"/>
          <w:i w:val="0"/>
          <w:iCs w:val="0"/>
          <w:sz w:val="20"/>
          <w:szCs w:val="20"/>
        </w:rPr>
        <w:t xml:space="preserve"> Execução</w:t>
      </w:r>
      <w:r w:rsidRPr="00D85ABF">
        <w:rPr>
          <w:rFonts w:ascii="Arial" w:hAnsi="Arial" w:eastAsia="Arial" w:cs="Arial"/>
          <w:i w:val="0"/>
          <w:iCs w:val="0"/>
          <w:sz w:val="20"/>
          <w:szCs w:val="20"/>
        </w:rPr>
        <w:t xml:space="preserve"> </w:t>
      </w:r>
    </w:p>
    <w:p w:rsidR="00DA165B" w:rsidP="00D85ABF" w:rsidRDefault="00D85ABF" w14:paraId="1E18D343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D85ABF">
        <w:rPr>
          <w:rFonts w:ascii="Arial" w:hAnsi="Arial" w:eastAsia="Arial" w:cs="Arial"/>
          <w:i w:val="0"/>
          <w:iCs w:val="0"/>
          <w:sz w:val="20"/>
          <w:szCs w:val="20"/>
        </w:rPr>
        <w:t xml:space="preserve">Atividade: </w:t>
      </w:r>
      <w:r w:rsidRPr="00D85ABF" w:rsidR="00DA165B">
        <w:rPr>
          <w:rFonts w:ascii="Arial" w:hAnsi="Arial" w:eastAsia="Arial" w:cs="Arial"/>
          <w:i w:val="0"/>
          <w:iCs w:val="0"/>
          <w:sz w:val="20"/>
          <w:szCs w:val="20"/>
        </w:rPr>
        <w:t xml:space="preserve">Execução dos testes </w:t>
      </w:r>
    </w:p>
    <w:p w:rsidRPr="00D85ABF" w:rsidR="00D85ABF" w:rsidP="00D85ABF" w:rsidRDefault="00DA165B" w14:paraId="01A89CD7" w14:textId="3C10932D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Objetivo: </w:t>
      </w:r>
      <w:r w:rsidRPr="00D85ABF" w:rsidR="00D85ABF">
        <w:rPr>
          <w:rFonts w:ascii="Arial" w:hAnsi="Arial" w:eastAsia="Arial" w:cs="Arial"/>
          <w:i w:val="0"/>
          <w:iCs w:val="0"/>
          <w:sz w:val="20"/>
          <w:szCs w:val="20"/>
        </w:rPr>
        <w:t>A partir do momento em que há o desenvolvimento concluído, serão feitos testes para certificar que os requisitos do cliente estão sendo atendidos e o software apresenta correto funcionamento;</w:t>
      </w:r>
    </w:p>
    <w:p w:rsidRPr="00D85ABF" w:rsidR="00D85ABF" w:rsidP="00D85ABF" w:rsidRDefault="00D85ABF" w14:paraId="3C95964F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D85ABF">
        <w:rPr>
          <w:rFonts w:ascii="Arial" w:hAnsi="Arial" w:eastAsia="Arial" w:cs="Arial"/>
          <w:i w:val="0"/>
          <w:iCs w:val="0"/>
          <w:sz w:val="20"/>
          <w:szCs w:val="20"/>
        </w:rPr>
        <w:t>Entrada: Plano de testes;</w:t>
      </w:r>
    </w:p>
    <w:p w:rsidRPr="00D85ABF" w:rsidR="00D85ABF" w:rsidP="00D85ABF" w:rsidRDefault="00D85ABF" w14:paraId="51B42300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D85ABF">
        <w:rPr>
          <w:rFonts w:ascii="Arial" w:hAnsi="Arial" w:eastAsia="Arial" w:cs="Arial"/>
          <w:i w:val="0"/>
          <w:iCs w:val="0"/>
          <w:sz w:val="20"/>
          <w:szCs w:val="20"/>
        </w:rPr>
        <w:t>Saída: Casos de teste e Relatórios de teste</w:t>
      </w:r>
    </w:p>
    <w:p w:rsidRPr="00D85ABF" w:rsidR="00D85ABF" w:rsidP="00D85ABF" w:rsidRDefault="00D85ABF" w14:paraId="06AF9530" w14:textId="0E3DA4EC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Scrum Team e Scrum Master</w:t>
      </w:r>
    </w:p>
    <w:p w:rsidRPr="00D85ABF" w:rsidR="00D85ABF" w:rsidP="00D85ABF" w:rsidRDefault="00D85ABF" w14:paraId="18FB1247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</w:p>
    <w:p w:rsidRPr="00D85ABF" w:rsidR="00DA165B" w:rsidP="00D85ABF" w:rsidRDefault="00D85ABF" w14:paraId="6EAE4FAA" w14:textId="5239D322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D85ABF">
        <w:rPr>
          <w:rFonts w:ascii="Arial" w:hAnsi="Arial" w:eastAsia="Arial" w:cs="Arial"/>
          <w:i w:val="0"/>
          <w:iCs w:val="0"/>
          <w:sz w:val="20"/>
          <w:szCs w:val="20"/>
        </w:rPr>
        <w:t xml:space="preserve">Processo: </w:t>
      </w:r>
      <w:r w:rsidR="00DA165B">
        <w:rPr>
          <w:rFonts w:ascii="Arial" w:hAnsi="Arial" w:eastAsia="Arial" w:cs="Arial"/>
          <w:i w:val="0"/>
          <w:iCs w:val="0"/>
          <w:sz w:val="20"/>
          <w:szCs w:val="20"/>
        </w:rPr>
        <w:t>Execução</w:t>
      </w:r>
    </w:p>
    <w:p w:rsidR="00DA165B" w:rsidP="00D85ABF" w:rsidRDefault="00D85ABF" w14:paraId="17F3E161" w14:textId="5C81A561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D85ABF">
        <w:rPr>
          <w:rFonts w:ascii="Arial" w:hAnsi="Arial" w:eastAsia="Arial" w:cs="Arial"/>
          <w:i w:val="0"/>
          <w:iCs w:val="0"/>
          <w:sz w:val="20"/>
          <w:szCs w:val="20"/>
        </w:rPr>
        <w:t>Atividade:</w:t>
      </w:r>
      <w:r w:rsidR="00DA165B">
        <w:rPr>
          <w:rFonts w:ascii="Arial" w:hAnsi="Arial" w:eastAsia="Arial" w:cs="Arial"/>
          <w:i w:val="0"/>
          <w:iCs w:val="0"/>
          <w:sz w:val="20"/>
          <w:szCs w:val="20"/>
        </w:rPr>
        <w:t xml:space="preserve"> </w:t>
      </w:r>
      <w:r w:rsidRPr="00D85ABF" w:rsidR="00DA165B">
        <w:rPr>
          <w:rFonts w:ascii="Arial" w:hAnsi="Arial" w:eastAsia="Arial" w:cs="Arial"/>
          <w:i w:val="0"/>
          <w:iCs w:val="0"/>
          <w:sz w:val="20"/>
          <w:szCs w:val="20"/>
        </w:rPr>
        <w:t>Elaborar plano de testes</w:t>
      </w:r>
      <w:r w:rsidRPr="00D85ABF">
        <w:rPr>
          <w:rFonts w:ascii="Arial" w:hAnsi="Arial" w:eastAsia="Arial" w:cs="Arial"/>
          <w:i w:val="0"/>
          <w:iCs w:val="0"/>
          <w:sz w:val="20"/>
          <w:szCs w:val="20"/>
        </w:rPr>
        <w:t xml:space="preserve"> </w:t>
      </w:r>
    </w:p>
    <w:p w:rsidRPr="00D85ABF" w:rsidR="00D85ABF" w:rsidP="00D85ABF" w:rsidRDefault="00DA165B" w14:paraId="5542338F" w14:textId="402981F3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Objetivo: </w:t>
      </w:r>
      <w:r w:rsidRPr="00D85ABF" w:rsidR="00D85ABF">
        <w:rPr>
          <w:rFonts w:ascii="Arial" w:hAnsi="Arial" w:eastAsia="Arial" w:cs="Arial"/>
          <w:i w:val="0"/>
          <w:iCs w:val="0"/>
          <w:sz w:val="20"/>
          <w:szCs w:val="20"/>
        </w:rPr>
        <w:t>Partindo da documentação que contém as regras de negócio relativas ao produto, desenvolvem-se fluxos para execução de testes para verificar se ocorrem anomalias durante o uso;</w:t>
      </w:r>
    </w:p>
    <w:p w:rsidRPr="00D85ABF" w:rsidR="00D85ABF" w:rsidP="00D85ABF" w:rsidRDefault="00D85ABF" w14:paraId="67C0DAC6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D85ABF">
        <w:rPr>
          <w:rFonts w:ascii="Arial" w:hAnsi="Arial" w:eastAsia="Arial" w:cs="Arial"/>
          <w:i w:val="0"/>
          <w:iCs w:val="0"/>
          <w:sz w:val="20"/>
          <w:szCs w:val="20"/>
        </w:rPr>
        <w:t>Entrada: Estórias de Usuário;</w:t>
      </w:r>
    </w:p>
    <w:p w:rsidRPr="00D85ABF" w:rsidR="00D85ABF" w:rsidP="00D85ABF" w:rsidRDefault="00D85ABF" w14:paraId="6C95D85C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D85ABF">
        <w:rPr>
          <w:rFonts w:ascii="Arial" w:hAnsi="Arial" w:eastAsia="Arial" w:cs="Arial"/>
          <w:i w:val="0"/>
          <w:iCs w:val="0"/>
          <w:sz w:val="20"/>
          <w:szCs w:val="20"/>
        </w:rPr>
        <w:t>Saída: Plano de teste</w:t>
      </w:r>
    </w:p>
    <w:p w:rsidRPr="00D85ABF" w:rsidR="00D85ABF" w:rsidP="00D85ABF" w:rsidRDefault="00D85ABF" w14:paraId="4B9A39FB" w14:textId="64FEF08E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Responsáveis: Scrum Team e Scrum Master</w:t>
      </w:r>
    </w:p>
    <w:p w:rsidR="00D85ABF" w:rsidP="00D85ABF" w:rsidRDefault="00D85ABF" w14:paraId="76AF360F" w14:textId="4EA1BB4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</w:p>
    <w:p w:rsidRPr="00D85ABF" w:rsidR="009D49CF" w:rsidP="00D85ABF" w:rsidRDefault="009D49CF" w14:paraId="2D9A794C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</w:p>
    <w:p w:rsidR="00D85ABF" w:rsidP="00D85ABF" w:rsidRDefault="00D85ABF" w14:paraId="3AB9E286" w14:textId="5A893428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D85ABF">
        <w:rPr>
          <w:rFonts w:ascii="Arial" w:hAnsi="Arial" w:eastAsia="Arial" w:cs="Arial"/>
          <w:i w:val="0"/>
          <w:iCs w:val="0"/>
          <w:sz w:val="20"/>
          <w:szCs w:val="20"/>
        </w:rPr>
        <w:lastRenderedPageBreak/>
        <w:t xml:space="preserve">Processo: </w:t>
      </w:r>
      <w:r w:rsidR="0075704A">
        <w:rPr>
          <w:rFonts w:ascii="Arial" w:hAnsi="Arial" w:eastAsia="Arial" w:cs="Arial"/>
          <w:i w:val="0"/>
          <w:iCs w:val="0"/>
          <w:sz w:val="20"/>
          <w:szCs w:val="20"/>
        </w:rPr>
        <w:t xml:space="preserve">Execução </w:t>
      </w:r>
    </w:p>
    <w:p w:rsidRPr="00D85ABF" w:rsidR="00A12551" w:rsidP="00D85ABF" w:rsidRDefault="00A12551" w14:paraId="5CA2BD6B" w14:textId="431B93B3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 xml:space="preserve">Atividade: </w:t>
      </w:r>
      <w:r w:rsidRPr="00D85ABF">
        <w:rPr>
          <w:rFonts w:ascii="Arial" w:hAnsi="Arial" w:eastAsia="Arial" w:cs="Arial"/>
          <w:i w:val="0"/>
          <w:iCs w:val="0"/>
          <w:sz w:val="20"/>
          <w:szCs w:val="20"/>
        </w:rPr>
        <w:t>Executar testes de aceitação</w:t>
      </w:r>
    </w:p>
    <w:p w:rsidRPr="00D85ABF" w:rsidR="00D85ABF" w:rsidP="00D85ABF" w:rsidRDefault="00A12551" w14:paraId="0833F8F0" w14:textId="0E972E62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>
        <w:rPr>
          <w:rFonts w:ascii="Arial" w:hAnsi="Arial" w:eastAsia="Arial" w:cs="Arial"/>
          <w:i w:val="0"/>
          <w:iCs w:val="0"/>
          <w:sz w:val="20"/>
          <w:szCs w:val="20"/>
        </w:rPr>
        <w:t>Objetivo</w:t>
      </w:r>
      <w:r w:rsidRPr="00D85ABF" w:rsidR="00D85ABF">
        <w:rPr>
          <w:rFonts w:ascii="Arial" w:hAnsi="Arial" w:eastAsia="Arial" w:cs="Arial"/>
          <w:i w:val="0"/>
          <w:iCs w:val="0"/>
          <w:sz w:val="20"/>
          <w:szCs w:val="20"/>
        </w:rPr>
        <w:t>: Durante a fase de execução de testes, será disponibilizado ao cliente a oportunidade de executar testes, de forma a certificar se o software corresponde ao esperado;</w:t>
      </w:r>
    </w:p>
    <w:p w:rsidRPr="00D85ABF" w:rsidR="00D85ABF" w:rsidP="00D85ABF" w:rsidRDefault="00D85ABF" w14:paraId="4CE1C2E3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D85ABF">
        <w:rPr>
          <w:rFonts w:ascii="Arial" w:hAnsi="Arial" w:eastAsia="Arial" w:cs="Arial"/>
          <w:i w:val="0"/>
          <w:iCs w:val="0"/>
          <w:sz w:val="20"/>
          <w:szCs w:val="20"/>
        </w:rPr>
        <w:t>Entrada: Plano UAT (User Acceptance Test)</w:t>
      </w:r>
    </w:p>
    <w:p w:rsidRPr="00D85ABF" w:rsidR="00D85ABF" w:rsidP="00D85ABF" w:rsidRDefault="00D85ABF" w14:paraId="0BFE650C" w14:textId="77777777">
      <w:pPr>
        <w:pStyle w:val="PSCComentarioTemplate"/>
        <w:rPr>
          <w:rFonts w:ascii="Arial" w:hAnsi="Arial" w:eastAsia="Arial" w:cs="Arial"/>
          <w:i w:val="0"/>
          <w:iCs w:val="0"/>
          <w:sz w:val="20"/>
          <w:szCs w:val="20"/>
        </w:rPr>
      </w:pPr>
      <w:r w:rsidRPr="00D85ABF">
        <w:rPr>
          <w:rFonts w:ascii="Arial" w:hAnsi="Arial" w:eastAsia="Arial" w:cs="Arial"/>
          <w:i w:val="0"/>
          <w:iCs w:val="0"/>
          <w:sz w:val="20"/>
          <w:szCs w:val="20"/>
        </w:rPr>
        <w:t>Saída: Relatório de usabilidade;</w:t>
      </w:r>
    </w:p>
    <w:p w:rsidRPr="00D85ABF" w:rsidR="00986805" w:rsidP="00D85ABF" w:rsidRDefault="00D85ABF" w14:paraId="6A82EEFF" w14:textId="39772406">
      <w:pPr>
        <w:pStyle w:val="PSCComentarioTemplate"/>
        <w:spacing w:before="0" w:after="0"/>
        <w:rPr>
          <w:rFonts w:ascii="Arial" w:hAnsi="Arial" w:eastAsia="Arial" w:cs="Arial"/>
          <w:i w:val="0"/>
          <w:iCs w:val="0"/>
          <w:sz w:val="20"/>
          <w:szCs w:val="20"/>
        </w:rPr>
      </w:pPr>
      <w:r w:rsidRPr="00D85ABF">
        <w:rPr>
          <w:rFonts w:ascii="Arial" w:hAnsi="Arial" w:eastAsia="Arial" w:cs="Arial"/>
          <w:i w:val="0"/>
          <w:iCs w:val="0"/>
          <w:sz w:val="20"/>
          <w:szCs w:val="20"/>
        </w:rPr>
        <w:t>Responsáveis: Cliente</w:t>
      </w:r>
    </w:p>
    <w:p w:rsidR="00D85ABF" w:rsidRDefault="00D85ABF" w14:paraId="3259A68B" w14:textId="1D0C8DDC">
      <w:pPr>
        <w:pStyle w:val="PSCComentarioTemplate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 w:rsidRPr="00986805" w:rsidR="00D85ABF" w:rsidRDefault="00D85ABF" w14:paraId="05AAFD0E" w14:textId="77777777">
      <w:pPr>
        <w:pStyle w:val="PSCComentarioTemplate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 w:rsidRPr="00986805" w:rsidR="00986805" w:rsidRDefault="00986805" w14:paraId="34AEBD3C" w14:textId="734D7A91">
      <w:pPr>
        <w:pStyle w:val="PSCComentarioTemplate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 w:rsidRPr="00986805" w:rsidR="00986805" w:rsidRDefault="00986805" w14:paraId="7E63F44C" w14:textId="261E06B7">
      <w:pPr>
        <w:pStyle w:val="PSCComentarioTemplate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 w:rsidRPr="00986805">
        <w:rPr>
          <w:rFonts w:ascii="Arial" w:hAnsi="Arial" w:eastAsia="Arial" w:cs="Arial"/>
          <w:b/>
          <w:i w:val="0"/>
          <w:iCs w:val="0"/>
          <w:sz w:val="24"/>
          <w:szCs w:val="24"/>
        </w:rPr>
        <w:t>Monitoramento e Controle</w:t>
      </w:r>
    </w:p>
    <w:p w:rsidRPr="00986805" w:rsidR="00986805" w:rsidRDefault="00986805" w14:paraId="68F45599" w14:textId="2FB55670">
      <w:pPr>
        <w:pStyle w:val="PSCComentarioTemplate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</w:p>
    <w:p w:rsidRPr="00986805" w:rsidR="00986805" w:rsidRDefault="00986805" w14:paraId="5AC1D1EA" w14:textId="28F6795D">
      <w:pPr>
        <w:pStyle w:val="PSCComentarioTemplate"/>
        <w:spacing w:before="0" w:after="0"/>
        <w:rPr>
          <w:rFonts w:ascii="Arial" w:hAnsi="Arial" w:eastAsia="Arial" w:cs="Arial"/>
          <w:b/>
          <w:i w:val="0"/>
          <w:iCs w:val="0"/>
          <w:sz w:val="24"/>
          <w:szCs w:val="24"/>
        </w:rPr>
      </w:pPr>
      <w:r w:rsidRPr="00986805">
        <w:rPr>
          <w:rFonts w:ascii="Arial" w:hAnsi="Arial" w:eastAsia="Arial" w:cs="Arial"/>
          <w:b/>
          <w:i w:val="0"/>
          <w:iCs w:val="0"/>
          <w:sz w:val="24"/>
          <w:szCs w:val="24"/>
        </w:rPr>
        <w:t>Encerramento</w:t>
      </w:r>
    </w:p>
    <w:p w:rsidR="002C1FE4" w:rsidP="00D712AA" w:rsidRDefault="002C1FE4" w14:paraId="0344F3D0" w14:textId="193E1032">
      <w:pPr>
        <w:pStyle w:val="Paragraph2"/>
        <w:spacing w:after="0"/>
        <w:ind w:left="0"/>
        <w:jc w:val="both"/>
        <w:rPr>
          <w:rStyle w:val="PageNumber"/>
          <w:sz w:val="24"/>
          <w:szCs w:val="24"/>
          <w:lang w:val="pt-PT"/>
        </w:rPr>
      </w:pPr>
    </w:p>
    <w:p w:rsidR="002C1FE4" w:rsidRDefault="002C1FE4" w14:paraId="074A20B9" w14:textId="77777777">
      <w:pPr>
        <w:pStyle w:val="Paragraph2"/>
        <w:spacing w:after="0"/>
        <w:jc w:val="both"/>
        <w:rPr>
          <w:rStyle w:val="PageNumber"/>
          <w:sz w:val="24"/>
          <w:szCs w:val="24"/>
          <w:lang w:val="pt-PT"/>
        </w:rPr>
      </w:pPr>
    </w:p>
    <w:p w:rsidR="002C1FE4" w:rsidRDefault="002C1FE4" w14:paraId="07799BB3" w14:textId="0F004C69">
      <w:pPr>
        <w:pStyle w:val="Body"/>
      </w:pPr>
    </w:p>
    <w:p w:rsidR="002C1FE4" w:rsidRDefault="00941501" w14:paraId="5F56CDEF" w14:textId="77777777">
      <w:pPr>
        <w:pStyle w:val="Heading2"/>
        <w:numPr>
          <w:ilvl w:val="1"/>
          <w:numId w:val="25"/>
        </w:numPr>
        <w:rPr>
          <w:rFonts w:ascii="Arial" w:hAnsi="Arial" w:eastAsia="Arial" w:cs="Arial"/>
        </w:rPr>
      </w:pPr>
      <w:bookmarkStart w:name="_Toc13" w:id="12"/>
      <w:r>
        <w:rPr>
          <w:rStyle w:val="PageNumber"/>
          <w:rFonts w:ascii="Arial" w:hAnsi="Arial"/>
        </w:rPr>
        <w:t>Engenheiro de Requisitos / Product Owner</w:t>
      </w:r>
      <w:bookmarkEnd w:id="12"/>
    </w:p>
    <w:p w:rsidR="002C1FE4" w:rsidRDefault="002C1FE4" w14:paraId="20273499" w14:textId="77777777">
      <w:pPr>
        <w:pStyle w:val="Body"/>
      </w:pPr>
    </w:p>
    <w:p w:rsidR="002C1FE4" w:rsidRDefault="002C1FE4" w14:paraId="33DFF3E2" w14:textId="77777777">
      <w:pPr>
        <w:pStyle w:val="Body"/>
      </w:pPr>
    </w:p>
    <w:p w:rsidR="002C1FE4" w:rsidP="00C357A5" w:rsidRDefault="002C1FE4" w14:paraId="01CFDCF5" w14:textId="4BE16B53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:rsidR="002C1FE4" w:rsidRDefault="002C1FE4" w14:paraId="1E5C42A0" w14:textId="77777777">
      <w:pPr>
        <w:pStyle w:val="Paragraph2"/>
        <w:spacing w:after="0"/>
        <w:ind w:left="720"/>
        <w:jc w:val="both"/>
        <w:rPr>
          <w:rStyle w:val="PageNumber"/>
          <w:sz w:val="24"/>
          <w:szCs w:val="24"/>
          <w:lang w:val="pt-PT"/>
        </w:rPr>
      </w:pPr>
    </w:p>
    <w:bookmarkStart w:name="_Ref4713945372" w:id="13"/>
    <w:bookmarkEnd w:id="13"/>
    <w:p w:rsidR="002C1FE4" w:rsidRDefault="002C1FE4" w14:paraId="46907EC6" w14:textId="77777777">
      <w:pPr>
        <w:pStyle w:val="PSCComentarioTemplate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</w:p>
    <w:p w:rsidR="002C1FE4" w:rsidRDefault="00941501" w14:paraId="305C4C25" w14:textId="77777777">
      <w:pPr>
        <w:pStyle w:val="Heading1"/>
        <w:numPr>
          <w:ilvl w:val="0"/>
          <w:numId w:val="31"/>
        </w:numPr>
        <w:spacing w:before="0" w:after="0"/>
        <w:rPr>
          <w:rFonts w:ascii="Arial" w:hAnsi="Arial" w:eastAsia="Arial" w:cs="Arial"/>
          <w:sz w:val="28"/>
          <w:szCs w:val="28"/>
        </w:rPr>
      </w:pPr>
      <w:bookmarkStart w:name="_Toc15" w:id="14"/>
      <w:r>
        <w:rPr>
          <w:rStyle w:val="PageNumber"/>
          <w:rFonts w:ascii="Arial" w:hAnsi="Arial"/>
          <w:sz w:val="28"/>
          <w:szCs w:val="28"/>
        </w:rPr>
        <w:t>Papéis e Responsabilidades</w:t>
      </w:r>
      <w:bookmarkEnd w:id="14"/>
    </w:p>
    <w:p w:rsidR="002C1FE4" w:rsidRDefault="002C1FE4" w14:paraId="5FE1F597" w14:textId="77777777">
      <w:pPr>
        <w:pStyle w:val="Body"/>
        <w:rPr>
          <w:rFonts w:ascii="Arial" w:hAnsi="Arial" w:eastAsia="Arial" w:cs="Arial"/>
        </w:rPr>
      </w:pPr>
    </w:p>
    <w:p w:rsidRPr="00F54981" w:rsidR="002C1FE4" w:rsidRDefault="00941501" w14:paraId="7A978D00" w14:textId="77777777">
      <w:pPr>
        <w:pStyle w:val="Heading2"/>
        <w:numPr>
          <w:ilvl w:val="1"/>
          <w:numId w:val="13"/>
        </w:numPr>
        <w:rPr>
          <w:rFonts w:ascii="Arial" w:hAnsi="Arial" w:eastAsia="Arial" w:cs="Arial"/>
          <w:color w:val="00B0F0"/>
        </w:rPr>
      </w:pPr>
      <w:bookmarkStart w:name="_Toc16" w:id="15"/>
      <w:r w:rsidRPr="00F54981">
        <w:rPr>
          <w:rStyle w:val="PageNumber"/>
          <w:rFonts w:ascii="Arial" w:hAnsi="Arial"/>
          <w:color w:val="00B0F0"/>
        </w:rPr>
        <w:t>Gerente de Projetos</w:t>
      </w:r>
      <w:bookmarkEnd w:id="15"/>
    </w:p>
    <w:p w:rsidR="002C1FE4" w:rsidRDefault="00941501" w14:paraId="23092F77" w14:textId="435AFA00">
      <w:pPr>
        <w:pStyle w:val="NormalWeb"/>
        <w:jc w:val="both"/>
        <w:rPr>
          <w:rFonts w:ascii="Arial" w:hAnsi="Arial"/>
        </w:rPr>
      </w:pPr>
      <w:r>
        <w:rPr>
          <w:rFonts w:ascii="Arial" w:hAnsi="Arial"/>
        </w:rPr>
        <w:t>Responsável pelo planejamento, monitoramento e controle das atividades e recursos necessários para ao pleno desenvolvimento do projeto.</w:t>
      </w:r>
    </w:p>
    <w:p w:rsidR="005C3042" w:rsidRDefault="005C3042" w14:paraId="1435BAE7" w14:textId="3B22EF77">
      <w:pPr>
        <w:pStyle w:val="NormalWeb"/>
        <w:jc w:val="both"/>
        <w:rPr>
          <w:rFonts w:ascii="Arial" w:hAnsi="Arial"/>
        </w:rPr>
      </w:pPr>
    </w:p>
    <w:p w:rsidR="005C3042" w:rsidP="005C3042" w:rsidRDefault="005C3042" w14:paraId="05888FFE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dministrar o orçamento</w:t>
      </w:r>
    </w:p>
    <w:p w:rsidR="005C3042" w:rsidP="005C3042" w:rsidRDefault="005C3042" w14:paraId="6308C116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portar o progresso do projetos para o cliente</w:t>
      </w:r>
    </w:p>
    <w:p w:rsidR="005C3042" w:rsidP="005C3042" w:rsidRDefault="005C3042" w14:paraId="61E46393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oca no processo</w:t>
      </w:r>
    </w:p>
    <w:p w:rsidR="005C3042" w:rsidP="005C3042" w:rsidRDefault="005C3042" w14:paraId="11CCDE8A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loca tarefas</w:t>
      </w:r>
    </w:p>
    <w:p w:rsidR="005C3042" w:rsidP="005C3042" w:rsidRDefault="005C3042" w14:paraId="7B820954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rioriza recursos</w:t>
      </w:r>
    </w:p>
    <w:p w:rsidR="005C3042" w:rsidP="005C3042" w:rsidRDefault="005C3042" w14:paraId="46ACDA5F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 riscos</w:t>
      </w:r>
    </w:p>
    <w:p w:rsidR="005C3042" w:rsidP="005C3042" w:rsidRDefault="005C3042" w14:paraId="704235EA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equipe reproduza os valores e práticas do Scrum;</w:t>
      </w:r>
    </w:p>
    <w:p w:rsidR="005C3042" w:rsidP="005C3042" w:rsidRDefault="005C3042" w14:paraId="371B562F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Solucionar conflitos e interferências na equipe;</w:t>
      </w:r>
    </w:p>
    <w:p w:rsidR="005C3042" w:rsidP="005C3042" w:rsidRDefault="005C3042" w14:paraId="2EC60C70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ordenar e mediar as atividades entre os membros da equipe, preservando a equipe das suas limitações e capacidade de produção;</w:t>
      </w:r>
    </w:p>
    <w:p w:rsidRPr="000C5C27" w:rsidR="000C5C27" w:rsidP="000C5C27" w:rsidRDefault="005C3042" w14:paraId="0CC35F23" w14:textId="4A711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Viabilizar os "Daily Scrum";</w:t>
      </w:r>
    </w:p>
    <w:p w:rsidR="005C3042" w:rsidP="005C3042" w:rsidRDefault="005C3042" w14:paraId="3B3EA167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lastRenderedPageBreak/>
        <w:t>Gerenciar as mudanças tanto a nível de processo como do projeto;</w:t>
      </w:r>
    </w:p>
    <w:p w:rsidR="005C3042" w:rsidP="005C3042" w:rsidRDefault="005C3042" w14:paraId="6CC2BD6A" w14:textId="0885C104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Tratar e solucionar os impedimentos detectados a partir dos "Daily Scrum".</w:t>
      </w:r>
    </w:p>
    <w:p w:rsidR="000C5C27" w:rsidP="000C5C27" w:rsidRDefault="000C5C27" w14:paraId="0E4A6AD5" w14:textId="77777777">
      <w:pPr>
        <w:pStyle w:val="Paragraph2"/>
        <w:spacing w:after="0"/>
        <w:ind w:left="720"/>
        <w:jc w:val="both"/>
        <w:rPr>
          <w:sz w:val="24"/>
          <w:szCs w:val="24"/>
          <w:lang w:val="pt-PT"/>
        </w:rPr>
      </w:pPr>
    </w:p>
    <w:p w:rsidRPr="00450943" w:rsidR="005C3042" w:rsidP="000C5C27" w:rsidRDefault="000C5C27" w14:paraId="46497448" w14:textId="716DA783">
      <w:pPr>
        <w:pStyle w:val="NormalWeb"/>
        <w:numPr>
          <w:ilvl w:val="1"/>
          <w:numId w:val="33"/>
        </w:numPr>
        <w:jc w:val="both"/>
        <w:rPr>
          <w:rFonts w:ascii="Arial" w:hAnsi="Arial" w:eastAsia="Arial" w:cs="Arial"/>
          <w:b/>
          <w:color w:val="FF0000"/>
        </w:rPr>
      </w:pPr>
      <w:r w:rsidRPr="00450943">
        <w:rPr>
          <w:rFonts w:ascii="Arial" w:hAnsi="Arial" w:eastAsia="Arial" w:cs="Arial"/>
          <w:b/>
          <w:color w:val="FF0000"/>
        </w:rPr>
        <w:t>Scrum Master</w:t>
      </w:r>
    </w:p>
    <w:p w:rsidRPr="000C5C27" w:rsidR="000C5C27" w:rsidRDefault="000C5C27" w14:paraId="49D1F0AA" w14:textId="77777777">
      <w:pPr>
        <w:pStyle w:val="NormalWeb"/>
        <w:jc w:val="both"/>
        <w:rPr>
          <w:rFonts w:ascii="Arial" w:hAnsi="Arial" w:eastAsia="Arial" w:cs="Arial"/>
          <w:b/>
        </w:rPr>
      </w:pPr>
    </w:p>
    <w:p w:rsidR="002C1FE4" w:rsidP="00AB0A83" w:rsidRDefault="00941501" w14:paraId="326EA273" w14:textId="54782C08">
      <w:pPr>
        <w:pStyle w:val="Heading2"/>
        <w:numPr>
          <w:ilvl w:val="1"/>
          <w:numId w:val="34"/>
        </w:numPr>
        <w:rPr>
          <w:rStyle w:val="PageNumber"/>
          <w:rFonts w:ascii="Arial" w:hAnsi="Arial"/>
          <w:color w:val="00B0F0"/>
        </w:rPr>
      </w:pPr>
      <w:bookmarkStart w:name="_Toc17" w:id="16"/>
      <w:r w:rsidRPr="00AB0A83">
        <w:rPr>
          <w:rStyle w:val="PageNumber"/>
          <w:rFonts w:ascii="Arial" w:hAnsi="Arial"/>
          <w:color w:val="00B0F0"/>
        </w:rPr>
        <w:t>Engenheiro de Software</w:t>
      </w:r>
      <w:bookmarkEnd w:id="16"/>
    </w:p>
    <w:p w:rsidR="00AB0A83" w:rsidP="00AB0A83" w:rsidRDefault="00AB0A83" w14:paraId="1A0CFC03" w14:textId="3850A5F7">
      <w:pPr>
        <w:pStyle w:val="Body"/>
        <w:rPr>
          <w:lang w:val="pt-PT"/>
        </w:rPr>
      </w:pPr>
    </w:p>
    <w:p w:rsidR="00AB0A83" w:rsidP="00AB0A83" w:rsidRDefault="00AB0A83" w14:paraId="08FBBCE4" w14:textId="5471D0C4">
      <w:pPr>
        <w:pStyle w:val="Body"/>
        <w:rPr>
          <w:lang w:val="pt-PT"/>
        </w:rPr>
      </w:pPr>
    </w:p>
    <w:p w:rsidR="00AB0A83" w:rsidP="00AB0A83" w:rsidRDefault="00AB0A83" w14:paraId="2D62C84B" w14:textId="77777777">
      <w:pPr>
        <w:pStyle w:val="Body"/>
        <w:rPr>
          <w:lang w:val="pt-PT"/>
        </w:rPr>
      </w:pPr>
    </w:p>
    <w:p w:rsidRPr="00AB0A83" w:rsidR="00AB0A83" w:rsidP="00AB0A83" w:rsidRDefault="00AB0A83" w14:paraId="72EAEFD7" w14:textId="77777777">
      <w:pPr>
        <w:pStyle w:val="Body"/>
        <w:rPr>
          <w:lang w:val="pt-PT"/>
        </w:rPr>
      </w:pPr>
    </w:p>
    <w:p w:rsidR="002C1FE4" w:rsidP="000C5C27" w:rsidRDefault="00941501" w14:paraId="116DA926" w14:textId="5D250019">
      <w:pPr>
        <w:pStyle w:val="Heading2"/>
        <w:numPr>
          <w:ilvl w:val="1"/>
          <w:numId w:val="34"/>
        </w:numPr>
        <w:rPr>
          <w:rFonts w:ascii="Arial" w:hAnsi="Arial" w:eastAsia="Arial" w:cs="Arial"/>
        </w:rPr>
      </w:pPr>
      <w:bookmarkStart w:name="_Toc18" w:id="17"/>
      <w:r>
        <w:rPr>
          <w:rStyle w:val="PageNumber"/>
          <w:rFonts w:ascii="Arial" w:hAnsi="Arial"/>
        </w:rPr>
        <w:t>Engenheiro de Requisitos</w:t>
      </w:r>
      <w:bookmarkEnd w:id="17"/>
    </w:p>
    <w:p w:rsidR="00C357A5" w:rsidRDefault="00C357A5" w14:paraId="36F413E1" w14:textId="0156D7EA">
      <w:pPr>
        <w:pStyle w:val="NormalWeb"/>
        <w:jc w:val="both"/>
        <w:rPr>
          <w:rFonts w:ascii="Arial" w:hAnsi="Arial"/>
        </w:rPr>
      </w:pPr>
    </w:p>
    <w:p w:rsidR="00C357A5" w:rsidP="00C357A5" w:rsidRDefault="00C357A5" w14:paraId="7C4FEF18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tuar com análise de requisitos, sejam eles funcionais ou não-funcionais, de usuários, dos clientes e do negócio; </w:t>
      </w:r>
    </w:p>
    <w:p w:rsidR="00C357A5" w:rsidP="00C357A5" w:rsidRDefault="00C357A5" w14:paraId="21945E49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aliza especificação e análise de sistemas, especificações funcionais para o desenvolvimento de software;</w:t>
      </w:r>
    </w:p>
    <w:p w:rsidR="00C357A5" w:rsidP="00C357A5" w:rsidRDefault="00C357A5" w14:paraId="53F1E604" w14:textId="50DBCB13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 os mapas de processos de negócio que possibilitam a identificação e monitoramento de riscos. Além de acompanhar o desempenho de processos, controlando, otimizando e verificando se os padrões necessários para a realização de projetos está sendo aplicado.</w:t>
      </w:r>
    </w:p>
    <w:p w:rsidR="00450943" w:rsidP="00450943" w:rsidRDefault="00450943" w14:paraId="1FCDA7BF" w14:textId="1E7CA83A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:rsidR="00450943" w:rsidP="00450943" w:rsidRDefault="00450943" w14:paraId="2F4E7158" w14:textId="61FAC762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:rsidRPr="00450943" w:rsidR="00450943" w:rsidP="00450943" w:rsidRDefault="0072356D" w14:paraId="6CBFF87B" w14:textId="28130AC1">
      <w:pPr>
        <w:pStyle w:val="Paragraph2"/>
        <w:spacing w:after="0"/>
        <w:ind w:left="0"/>
        <w:jc w:val="both"/>
        <w:rPr>
          <w:b/>
          <w:color w:val="FF0000"/>
          <w:sz w:val="24"/>
          <w:szCs w:val="24"/>
          <w:lang w:val="pt-PT"/>
        </w:rPr>
      </w:pPr>
      <w:r>
        <w:rPr>
          <w:b/>
          <w:color w:val="FF0000"/>
          <w:sz w:val="24"/>
          <w:szCs w:val="24"/>
          <w:lang w:val="pt-PT"/>
        </w:rPr>
        <w:t>6.6</w:t>
      </w:r>
      <w:r w:rsidRPr="00450943" w:rsidR="00450943">
        <w:rPr>
          <w:b/>
          <w:color w:val="FF0000"/>
          <w:sz w:val="24"/>
          <w:szCs w:val="24"/>
          <w:lang w:val="pt-PT"/>
        </w:rPr>
        <w:t xml:space="preserve"> Product Owner</w:t>
      </w:r>
    </w:p>
    <w:p w:rsidR="009D21DC" w:rsidRDefault="009D21DC" w14:paraId="4069DD8C" w14:textId="5BF8C793">
      <w:pPr>
        <w:pStyle w:val="NormalWeb"/>
        <w:jc w:val="both"/>
        <w:rPr>
          <w:rFonts w:ascii="Arial" w:hAnsi="Arial"/>
        </w:rPr>
      </w:pPr>
    </w:p>
    <w:p w:rsidRPr="00C357A5" w:rsidR="009D21DC" w:rsidRDefault="00C357A5" w14:paraId="75353728" w14:textId="2D643E4D">
      <w:pPr>
        <w:pStyle w:val="NormalWeb"/>
        <w:jc w:val="both"/>
        <w:rPr>
          <w:rFonts w:ascii="Arial" w:hAnsi="Arial"/>
          <w:b/>
        </w:rPr>
      </w:pPr>
      <w:r>
        <w:rPr>
          <w:rFonts w:ascii="Arial" w:hAnsi="Arial"/>
          <w:b/>
        </w:rPr>
        <w:t>6.</w:t>
      </w:r>
      <w:r w:rsidR="0072356D">
        <w:rPr>
          <w:rFonts w:ascii="Arial" w:hAnsi="Arial"/>
          <w:b/>
        </w:rPr>
        <w:t>7</w:t>
      </w:r>
      <w:r w:rsidR="00450943">
        <w:rPr>
          <w:rFonts w:ascii="Arial" w:hAnsi="Arial"/>
          <w:b/>
        </w:rPr>
        <w:t xml:space="preserve"> </w:t>
      </w:r>
      <w:r w:rsidRPr="00C357A5" w:rsidR="009D21DC">
        <w:rPr>
          <w:rFonts w:ascii="Arial" w:hAnsi="Arial"/>
          <w:b/>
        </w:rPr>
        <w:t>Arquiteto de Software</w:t>
      </w:r>
    </w:p>
    <w:p w:rsidR="009D21DC" w:rsidRDefault="009D21DC" w14:paraId="36054317" w14:textId="5BDA4933">
      <w:pPr>
        <w:pStyle w:val="NormalWeb"/>
        <w:jc w:val="both"/>
        <w:rPr>
          <w:rFonts w:ascii="Arial" w:hAnsi="Arial"/>
        </w:rPr>
      </w:pPr>
    </w:p>
    <w:p w:rsidR="009D21DC" w:rsidP="009D21DC" w:rsidRDefault="009D21DC" w14:paraId="17F434A6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nalisar padrões e ferramentas ideias para construir a aplicação;</w:t>
      </w:r>
    </w:p>
    <w:p w:rsidR="009D21DC" w:rsidP="009D21DC" w:rsidRDefault="009D21DC" w14:paraId="0E94942E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e documentar a estrutura e forma do sistema;</w:t>
      </w:r>
    </w:p>
    <w:p w:rsidR="009D21DC" w:rsidP="009D21DC" w:rsidRDefault="009D21DC" w14:paraId="75057450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 de API e Webservices complementares ao sistema;</w:t>
      </w:r>
    </w:p>
    <w:p w:rsidR="009D21DC" w:rsidP="009D21DC" w:rsidRDefault="009D21DC" w14:paraId="6D4C0577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, reutilização de código e revisão de código do sistema;</w:t>
      </w:r>
    </w:p>
    <w:p w:rsidR="009D21DC" w:rsidP="009D21DC" w:rsidRDefault="009D21DC" w14:paraId="187A8F5C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r a descrição arquitetural;</w:t>
      </w:r>
    </w:p>
    <w:p w:rsidR="009D21DC" w:rsidP="009D21DC" w:rsidRDefault="009D21DC" w14:paraId="30DA69E8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o design e interação do usuário com o sistema;</w:t>
      </w:r>
    </w:p>
    <w:p w:rsidR="009D21DC" w:rsidP="009D21DC" w:rsidRDefault="009D21DC" w14:paraId="461DA693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Iteração com o cliente e gerente de projeto para negociar algumas limitações técnicas;</w:t>
      </w:r>
    </w:p>
    <w:p w:rsidR="009D21DC" w:rsidP="009D21DC" w:rsidRDefault="009D21DC" w14:paraId="7A8C1F34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acilitar a decisão dos envolvidos, fornecendo informações e alinhando com os objetivos gerais;</w:t>
      </w:r>
    </w:p>
    <w:p w:rsidR="009D21DC" w:rsidP="009D21DC" w:rsidRDefault="009D21DC" w14:paraId="6C960ADE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anter-se envolvido com todo o processo de desenvolvimento de software;</w:t>
      </w:r>
    </w:p>
    <w:p w:rsidR="009D21DC" w:rsidP="009D21DC" w:rsidRDefault="009D21DC" w14:paraId="532BE5F3" w14:textId="7777777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arquitetura esteja alinhada com a garantia de qualidade do software;</w:t>
      </w:r>
    </w:p>
    <w:p w:rsidR="009D21DC" w:rsidP="009D21DC" w:rsidRDefault="009D21DC" w14:paraId="56218C7E" w14:textId="77777777">
      <w:pPr>
        <w:pStyle w:val="Body"/>
        <w:numPr>
          <w:ilvl w:val="0"/>
          <w:numId w:val="23"/>
        </w:numPr>
        <w:rPr>
          <w:rFonts w:ascii="Arial" w:hAnsi="Arial"/>
          <w:sz w:val="22"/>
          <w:szCs w:val="22"/>
          <w:lang w:val="pt-PT"/>
        </w:rPr>
      </w:pPr>
      <w:r>
        <w:rPr>
          <w:rFonts w:ascii="Arial" w:hAnsi="Arial"/>
          <w:sz w:val="22"/>
          <w:szCs w:val="22"/>
          <w:lang w:val="pt-PT"/>
        </w:rPr>
        <w:t>Garantir que o desenvolvimento esteja alinhado com o escopo, contexto e restrições do projeto.</w:t>
      </w:r>
    </w:p>
    <w:p w:rsidR="009D21DC" w:rsidRDefault="009D21DC" w14:paraId="603704B7" w14:textId="77777777">
      <w:pPr>
        <w:pStyle w:val="NormalWeb"/>
        <w:jc w:val="both"/>
        <w:rPr>
          <w:rFonts w:ascii="Arial" w:hAnsi="Arial" w:eastAsia="Arial" w:cs="Arial"/>
        </w:rPr>
      </w:pPr>
    </w:p>
    <w:p w:rsidRPr="0072356D" w:rsidR="002C1FE4" w:rsidRDefault="0072356D" w14:paraId="5D77DAD2" w14:textId="4A325AF7">
      <w:pPr>
        <w:pStyle w:val="Body"/>
        <w:rPr>
          <w:b/>
          <w:color w:val="FF0000"/>
        </w:rPr>
      </w:pPr>
      <w:r w:rsidRPr="2EAF8484" w:rsidR="2EAF8484">
        <w:rPr>
          <w:rFonts w:ascii="Arial Unicode MS" w:hAnsi="Arial Unicode MS"/>
          <w:b w:val="1"/>
          <w:bCs w:val="1"/>
          <w:color w:val="FF0000"/>
        </w:rPr>
        <w:t>6.8 Engenheiro de Teste</w:t>
      </w:r>
    </w:p>
    <w:p w:rsidR="2EAF8484" w:rsidP="2EAF8484" w:rsidRDefault="2EAF8484" w14:paraId="4B71071F" w14:textId="573E095D">
      <w:pPr>
        <w:pStyle w:val="Body"/>
        <w:rPr>
          <w:rFonts w:ascii="Arial Unicode MS" w:hAnsi="Arial Unicode MS"/>
          <w:b w:val="1"/>
          <w:bCs w:val="1"/>
          <w:color w:val="FF0000"/>
        </w:rPr>
      </w:pPr>
    </w:p>
    <w:p w:rsidR="2EAF8484" w:rsidRDefault="2EAF8484" w14:paraId="6898DF1A" w14:textId="36159C7B"/>
    <w:p w:rsidR="2EAF8484" w:rsidRDefault="2EAF8484" w14:paraId="480A6B7F" w14:textId="228F94AA">
      <w:r w:rsidRPr="2EAF8484" w:rsidR="2EAF8484">
        <w:rPr>
          <w:noProof w:val="0"/>
          <w:lang w:val="pt-BR"/>
        </w:rPr>
        <w:t>Garantir a qualidade do produto, sob a premissa de que o mesmo deverá atender os requisitos e demandas do cliente, acompanhando a implementação e modificação do sistema, executando testes.</w:t>
      </w:r>
    </w:p>
    <w:p w:rsidR="2EAF8484" w:rsidRDefault="2EAF8484" w14:paraId="0ECE6132" w14:textId="7F5058BF"/>
    <w:p w:rsidR="2EAF8484" w:rsidRDefault="2EAF8484" w14:paraId="38FF04FC" w14:textId="713A25E0">
      <w:r w:rsidRPr="2EAF8484" w:rsidR="2EAF8484">
        <w:rPr>
          <w:noProof w:val="0"/>
          <w:lang w:val="pt-BR"/>
        </w:rPr>
        <w:t>Responsabilidades:</w:t>
      </w:r>
    </w:p>
    <w:p w:rsidR="2EAF8484" w:rsidP="2EAF8484" w:rsidRDefault="2EAF8484" w14:paraId="20030D10" w14:textId="3DF19D1A">
      <w:pPr>
        <w:pStyle w:val="ListParagraph"/>
        <w:numPr>
          <w:ilvl w:val="0"/>
          <w:numId w:val="36"/>
        </w:numPr>
        <w:rPr>
          <w:sz w:val="24"/>
          <w:szCs w:val="24"/>
        </w:rPr>
      </w:pPr>
      <w:r w:rsidRPr="2EAF8484" w:rsidR="2EAF8484">
        <w:rPr>
          <w:noProof w:val="0"/>
          <w:lang w:val="pt-BR"/>
        </w:rPr>
        <w:t>Elicitar casos de teste e aplicar no contexto de desenvolvimento de software;</w:t>
      </w:r>
    </w:p>
    <w:p w:rsidR="2EAF8484" w:rsidP="2EAF8484" w:rsidRDefault="2EAF8484" w14:paraId="73A673BC" w14:textId="2E3EC3B9">
      <w:pPr>
        <w:pStyle w:val="ListParagraph"/>
        <w:numPr>
          <w:ilvl w:val="0"/>
          <w:numId w:val="36"/>
        </w:numPr>
        <w:rPr>
          <w:sz w:val="24"/>
          <w:szCs w:val="24"/>
        </w:rPr>
      </w:pPr>
      <w:r w:rsidRPr="2EAF8484" w:rsidR="2EAF8484">
        <w:rPr>
          <w:noProof w:val="0"/>
          <w:lang w:val="pt-BR"/>
        </w:rPr>
        <w:t>Promover o entendimento dos critérios de aceitação;</w:t>
      </w:r>
    </w:p>
    <w:p w:rsidR="2EAF8484" w:rsidP="2EAF8484" w:rsidRDefault="2EAF8484" w14:paraId="1F9207B5" w14:textId="15338FAD">
      <w:pPr>
        <w:pStyle w:val="ListParagraph"/>
        <w:numPr>
          <w:ilvl w:val="0"/>
          <w:numId w:val="36"/>
        </w:numPr>
        <w:rPr>
          <w:sz w:val="24"/>
          <w:szCs w:val="24"/>
        </w:rPr>
      </w:pPr>
      <w:r w:rsidRPr="2EAF8484" w:rsidR="2EAF8484">
        <w:rPr>
          <w:noProof w:val="0"/>
          <w:lang w:val="pt-BR"/>
        </w:rPr>
        <w:t>Abertura e validação de bugs;</w:t>
      </w:r>
    </w:p>
    <w:p w:rsidR="2EAF8484" w:rsidP="2EAF8484" w:rsidRDefault="2EAF8484" w14:paraId="4E6E675F" w14:textId="3AE8DB5F">
      <w:pPr>
        <w:pStyle w:val="Body"/>
        <w:numPr>
          <w:ilvl w:val="0"/>
          <w:numId w:val="36"/>
        </w:numPr>
        <w:rPr>
          <w:color w:val="000000" w:themeColor="text1" w:themeTint="FF" w:themeShade="FF"/>
          <w:sz w:val="24"/>
          <w:szCs w:val="24"/>
        </w:rPr>
      </w:pPr>
      <w:r w:rsidRPr="2EAF8484" w:rsidR="2EAF8484">
        <w:rPr>
          <w:noProof w:val="0"/>
          <w:lang w:val="pt-BR"/>
        </w:rPr>
        <w:t>Executar testes automatizados</w:t>
      </w:r>
    </w:p>
    <w:p w:rsidR="002C1FE4" w:rsidRDefault="002C1FE4" w14:paraId="5A129955" w14:textId="77777777">
      <w:pPr>
        <w:pStyle w:val="Heading1"/>
        <w:pBdr>
          <w:bottom w:val="nil"/>
        </w:pBdr>
        <w:spacing w:before="0" w:after="0"/>
        <w:rPr>
          <w:rFonts w:ascii="Arial" w:hAnsi="Arial" w:eastAsia="Arial" w:cs="Arial"/>
          <w:sz w:val="24"/>
          <w:szCs w:val="24"/>
        </w:rPr>
      </w:pPr>
    </w:p>
    <w:p w:rsidR="002C1FE4" w:rsidP="000C5C27" w:rsidRDefault="00941501" w14:paraId="16913310" w14:textId="77777777">
      <w:pPr>
        <w:pStyle w:val="Heading1"/>
        <w:numPr>
          <w:ilvl w:val="0"/>
          <w:numId w:val="34"/>
        </w:numPr>
        <w:spacing w:before="0" w:after="0"/>
        <w:rPr>
          <w:rFonts w:ascii="Arial" w:hAnsi="Arial" w:eastAsia="Arial" w:cs="Arial"/>
          <w:sz w:val="28"/>
          <w:szCs w:val="28"/>
        </w:rPr>
      </w:pPr>
      <w:bookmarkStart w:name="_Toc20" w:id="18"/>
      <w:r>
        <w:rPr>
          <w:rStyle w:val="PageNumber"/>
          <w:rFonts w:ascii="Arial" w:hAnsi="Arial"/>
          <w:sz w:val="28"/>
          <w:szCs w:val="28"/>
        </w:rPr>
        <w:t>Templates</w:t>
      </w:r>
      <w:bookmarkEnd w:id="18"/>
    </w:p>
    <w:p w:rsidR="002C1FE4" w:rsidRDefault="002C1FE4" w14:paraId="5B60B6D7" w14:textId="77777777">
      <w:pPr>
        <w:pStyle w:val="PSCComentarioTemplate"/>
        <w:spacing w:before="0" w:after="0"/>
        <w:rPr>
          <w:rFonts w:ascii="Arial" w:hAnsi="Arial" w:eastAsia="Arial" w:cs="Arial"/>
          <w:i w:val="0"/>
          <w:iCs w:val="0"/>
          <w:sz w:val="24"/>
          <w:szCs w:val="24"/>
        </w:rPr>
      </w:pPr>
    </w:p>
    <w:p w:rsidRPr="00FB7552" w:rsidR="002C1FE4" w:rsidP="00FB7552" w:rsidRDefault="00FB7552" w14:paraId="1D098A11" w14:textId="677EB203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Backlog da sprint</w:t>
      </w:r>
    </w:p>
    <w:p w:rsidRPr="00FB7552" w:rsidR="00FB7552" w:rsidP="00FB7552" w:rsidRDefault="00FB7552" w14:paraId="028007F1" w14:textId="0CE78741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Backlog do produto</w:t>
      </w:r>
    </w:p>
    <w:p w:rsidRPr="00FB7552" w:rsidR="00FB7552" w:rsidP="00FB7552" w:rsidRDefault="00FB7552" w14:paraId="293C7EA3" w14:textId="748D255E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Estória de Usuário</w:t>
      </w:r>
    </w:p>
    <w:p w:rsidRPr="00FB7552" w:rsidR="00FB7552" w:rsidP="00FB7552" w:rsidRDefault="00FB7552" w14:paraId="6C11B793" w14:textId="64779A14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Request For Proposal – RFP</w:t>
      </w:r>
    </w:p>
    <w:p w:rsidRPr="00FB7552" w:rsidR="00FB7552" w:rsidP="00FB7552" w:rsidRDefault="00FB7552" w14:paraId="2C268E9E" w14:textId="07C38EEE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Sprint Planning</w:t>
      </w:r>
    </w:p>
    <w:p w:rsidRPr="00FB7552" w:rsidR="00FB7552" w:rsidP="00FB7552" w:rsidRDefault="00FB7552" w14:paraId="744EE626" w14:textId="3BC9C4B3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Template_Documento_Visao</w:t>
      </w:r>
    </w:p>
    <w:p w:rsidRPr="00FB7552" w:rsidR="00FB7552" w:rsidP="00FB7552" w:rsidRDefault="00FB7552" w14:paraId="468BDA93" w14:textId="5935D9F5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Termo de abertura</w:t>
      </w:r>
    </w:p>
    <w:p w:rsidRPr="00FB7552" w:rsidR="00FB7552" w:rsidP="00FB7552" w:rsidRDefault="00FB7552" w14:paraId="01F77030" w14:textId="256925D9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Termo de aceite</w:t>
      </w:r>
    </w:p>
    <w:p w:rsidR="00FB7552" w:rsidRDefault="00FB7552" w14:paraId="55A2C64D" w14:textId="77777777">
      <w:pPr>
        <w:pStyle w:val="Body"/>
        <w:tabs>
          <w:tab w:val="left" w:pos="397"/>
        </w:tabs>
        <w:spacing w:after="240"/>
        <w:jc w:val="both"/>
        <w:rPr>
          <w:b/>
          <w:bCs/>
          <w:sz w:val="20"/>
          <w:szCs w:val="20"/>
        </w:rPr>
      </w:pPr>
    </w:p>
    <w:p w:rsidR="002C1FE4" w:rsidP="000C5C27" w:rsidRDefault="00941501" w14:paraId="12027A15" w14:textId="77777777">
      <w:pPr>
        <w:pStyle w:val="Heading1"/>
        <w:numPr>
          <w:ilvl w:val="0"/>
          <w:numId w:val="34"/>
        </w:numPr>
        <w:spacing w:before="0" w:after="0"/>
        <w:rPr>
          <w:rFonts w:ascii="Arial" w:hAnsi="Arial" w:eastAsia="Arial" w:cs="Arial"/>
          <w:sz w:val="28"/>
          <w:szCs w:val="28"/>
        </w:rPr>
      </w:pPr>
      <w:bookmarkStart w:name="_Toc21" w:id="19"/>
      <w:r>
        <w:rPr>
          <w:rStyle w:val="PageNumber"/>
          <w:rFonts w:ascii="Arial" w:hAnsi="Arial"/>
          <w:sz w:val="28"/>
          <w:szCs w:val="28"/>
        </w:rPr>
        <w:t>Nome da Fábrica</w:t>
      </w:r>
      <w:bookmarkEnd w:id="19"/>
    </w:p>
    <w:p w:rsidR="002C1FE4" w:rsidRDefault="002C1FE4" w14:paraId="04122B2F" w14:textId="77777777">
      <w:pPr>
        <w:pStyle w:val="Body"/>
        <w:rPr>
          <w:rFonts w:ascii="Arial" w:hAnsi="Arial" w:eastAsia="Arial" w:cs="Arial"/>
        </w:rPr>
      </w:pPr>
    </w:p>
    <w:p w:rsidR="002C1FE4" w:rsidRDefault="00941501" w14:paraId="480F5C5A" w14:textId="77777777">
      <w:pPr>
        <w:pStyle w:val="Body"/>
        <w:rPr>
          <w:rFonts w:ascii="Arial" w:hAnsi="Arial" w:eastAsia="Arial" w:cs="Arial"/>
        </w:rPr>
      </w:pPr>
      <w:r>
        <w:rPr>
          <w:rFonts w:ascii="Arial" w:hAnsi="Arial"/>
          <w:lang w:val="pt-PT"/>
        </w:rPr>
        <w:t>O nome da f</w:t>
      </w:r>
      <w:r>
        <w:rPr>
          <w:rFonts w:ascii="Arial" w:hAnsi="Arial"/>
        </w:rPr>
        <w:t>á</w:t>
      </w:r>
      <w:r>
        <w:rPr>
          <w:rFonts w:ascii="Arial" w:hAnsi="Arial"/>
          <w:lang w:val="pt-PT"/>
        </w:rPr>
        <w:t>brica escolhido é “</w:t>
      </w:r>
      <w:r>
        <w:rPr>
          <w:rFonts w:ascii="Arial" w:hAnsi="Arial"/>
        </w:rPr>
        <w:t>POLO”</w:t>
      </w:r>
    </w:p>
    <w:p w:rsidR="002C1FE4" w:rsidRDefault="002C1FE4" w14:paraId="1056BDF8" w14:textId="77777777">
      <w:pPr>
        <w:pStyle w:val="Body"/>
        <w:rPr>
          <w:rFonts w:ascii="Arial" w:hAnsi="Arial" w:eastAsia="Arial" w:cs="Arial"/>
        </w:rPr>
      </w:pPr>
    </w:p>
    <w:p w:rsidR="002C1FE4" w:rsidRDefault="002C1FE4" w14:paraId="6AC27B54" w14:textId="77777777">
      <w:pPr>
        <w:pStyle w:val="Heading1"/>
        <w:spacing w:before="0" w:after="0"/>
        <w:ind w:left="432" w:hanging="432"/>
        <w:rPr>
          <w:rFonts w:ascii="Arial" w:hAnsi="Arial" w:eastAsia="Arial" w:cs="Arial"/>
          <w:sz w:val="24"/>
          <w:szCs w:val="24"/>
        </w:rPr>
      </w:pPr>
    </w:p>
    <w:p w:rsidR="002C1FE4" w:rsidP="000C5C27" w:rsidRDefault="00941501" w14:paraId="4202341C" w14:textId="77777777">
      <w:pPr>
        <w:pStyle w:val="Heading1"/>
        <w:numPr>
          <w:ilvl w:val="0"/>
          <w:numId w:val="34"/>
        </w:numPr>
        <w:spacing w:before="0" w:after="0"/>
        <w:rPr>
          <w:rFonts w:ascii="Arial" w:hAnsi="Arial" w:eastAsia="Arial" w:cs="Arial"/>
          <w:sz w:val="28"/>
          <w:szCs w:val="28"/>
        </w:rPr>
      </w:pPr>
      <w:bookmarkStart w:name="_Toc22" w:id="20"/>
      <w:r>
        <w:rPr>
          <w:rFonts w:ascii="Arial" w:hAnsi="Arial"/>
          <w:sz w:val="28"/>
          <w:szCs w:val="28"/>
        </w:rPr>
        <w:t>Equipe e Papel</w:t>
      </w:r>
      <w:bookmarkEnd w:id="20"/>
    </w:p>
    <w:p w:rsidR="002C1FE4" w:rsidRDefault="002C1FE4" w14:paraId="6995F3E8" w14:textId="77777777">
      <w:pPr>
        <w:pStyle w:val="Header"/>
        <w:rPr>
          <w:rFonts w:ascii="Arial" w:hAnsi="Arial" w:eastAsia="Arial" w:cs="Arial"/>
        </w:rPr>
      </w:pPr>
    </w:p>
    <w:p w:rsidR="002C1FE4" w:rsidRDefault="00941501" w14:paraId="38BAEE0A" w14:textId="77777777">
      <w:pPr>
        <w:pStyle w:val="Heading1"/>
        <w:pBdr>
          <w:bottom w:val="nil"/>
        </w:pBdr>
        <w:spacing w:before="0" w:after="0"/>
      </w:pPr>
      <w:bookmarkStart w:name="_Referências" w:id="21"/>
      <w:bookmarkStart w:name="_Toc23" w:id="22"/>
      <w:bookmarkEnd w:id="21"/>
      <w:r>
        <w:rPr>
          <w:b w:val="0"/>
          <w:bCs w:val="0"/>
        </w:rPr>
        <w:lastRenderedPageBreak/>
        <w:t>A tebela a seguir</w:t>
      </w:r>
      <w:r>
        <w:rPr>
          <w:rStyle w:val="PageNumber"/>
        </w:rPr>
        <w:t xml:space="preserve"> </w:t>
      </w:r>
      <w:r>
        <w:rPr>
          <w:b w:val="0"/>
          <w:bCs w:val="0"/>
        </w:rPr>
        <w:t>apresenta os papéis  dos respectivos membros da equipe</w:t>
      </w:r>
      <w:r>
        <w:rPr>
          <w:rStyle w:val="PageNumber"/>
        </w:rPr>
        <w:t>:</w:t>
      </w:r>
      <w:bookmarkEnd w:id="22"/>
    </w:p>
    <w:p w:rsidR="002C1FE4" w:rsidRDefault="002C1FE4" w14:paraId="764AB88A" w14:textId="77777777">
      <w:pPr>
        <w:pStyle w:val="Heading1"/>
        <w:pBdr>
          <w:bottom w:val="nil"/>
        </w:pBdr>
        <w:spacing w:before="0" w:after="0"/>
      </w:pPr>
    </w:p>
    <w:tbl>
      <w:tblPr>
        <w:tblStyle w:val="TableNormal1"/>
        <w:tblW w:w="8498" w:type="dxa"/>
        <w:tblInd w:w="108" w:type="dxa"/>
        <w:tblBorders>
          <w:top w:val="single" w:color="FFFFFF" w:sz="8" w:space="0"/>
          <w:left w:val="single" w:color="FFFFFF" w:sz="8" w:space="0"/>
          <w:bottom w:val="single" w:color="FFFFFF" w:sz="8" w:space="0"/>
          <w:right w:val="single" w:color="FFFFFF" w:sz="8" w:space="0"/>
          <w:insideH w:val="single" w:color="FFFFFF" w:sz="8" w:space="0"/>
          <w:insideV w:val="single" w:color="FFFFFF" w:sz="8" w:space="0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3117"/>
        <w:gridCol w:w="5381"/>
      </w:tblGrid>
      <w:tr w:rsidR="002C1FE4" w:rsidTr="00E0715A" w14:paraId="533CF2EB" w14:textId="77777777">
        <w:trPr>
          <w:trHeight w:val="270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2B968E34" w14:textId="7777777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t>Papel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2C1FE4" w:rsidRDefault="00941501" w14:paraId="49DA3556" w14:textId="7777777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</w:pPr>
            <w:r>
              <w:t>Membro</w:t>
            </w:r>
          </w:p>
        </w:tc>
      </w:tr>
      <w:tr w:rsidR="002C1FE4" w:rsidTr="00E0715A" w14:paraId="18C2EBCD" w14:textId="77777777">
        <w:trPr>
          <w:trHeight w:val="270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2C1FE4" w:rsidRDefault="00941501" w14:paraId="643FF092" w14:textId="7777777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Gerente de Projeto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2C1FE4" w:rsidRDefault="00941501" w14:paraId="03FCEAA8" w14:textId="7777777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Davi</w:t>
            </w:r>
          </w:p>
        </w:tc>
      </w:tr>
      <w:tr w:rsidR="00E451D8" w:rsidTr="00E0715A" w14:paraId="1FA527A6" w14:textId="77777777">
        <w:trPr>
          <w:trHeight w:val="270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E451D8" w:rsidRDefault="00E451D8" w14:paraId="3F8F4E54" w14:textId="7D050479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Scrum Master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E451D8" w:rsidRDefault="00E451D8" w14:paraId="77BCC381" w14:textId="61529373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Davi</w:t>
            </w:r>
          </w:p>
        </w:tc>
      </w:tr>
      <w:tr w:rsidR="002C1FE4" w:rsidTr="00E0715A" w14:paraId="750E1148" w14:textId="77777777">
        <w:trPr>
          <w:trHeight w:val="270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2C1FE4" w:rsidRDefault="00941501" w14:paraId="08DCD6DE" w14:textId="7777777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2C1FE4" w:rsidRDefault="00941501" w14:paraId="1B2BA964" w14:textId="7777777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Ricardo Damasceno de Oliveira</w:t>
            </w:r>
          </w:p>
        </w:tc>
      </w:tr>
      <w:tr w:rsidR="002C1FE4" w:rsidTr="00E0715A" w14:paraId="527EB9F7" w14:textId="77777777">
        <w:trPr>
          <w:trHeight w:val="270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2C1FE4" w:rsidRDefault="00825427" w14:paraId="37B9DA96" w14:textId="1B3C13A5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2C1FE4" w:rsidRDefault="007F1AB4" w14:paraId="700387D4" w14:textId="653A3B16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Diogo Dostoiévsky</w:t>
            </w:r>
          </w:p>
        </w:tc>
      </w:tr>
      <w:tr w:rsidR="002C1FE4" w:rsidTr="00E0715A" w14:paraId="4C7ED441" w14:textId="77777777">
        <w:trPr>
          <w:trHeight w:val="270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2C1FE4" w:rsidRDefault="00245F69" w14:paraId="62B10C93" w14:textId="2FE6E3FA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2C1FE4" w:rsidRDefault="00941501" w14:paraId="3D3C470F" w14:textId="7777777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José Neto</w:t>
            </w:r>
          </w:p>
        </w:tc>
      </w:tr>
      <w:tr w:rsidR="00E0715A" w:rsidTr="00E0715A" w14:paraId="3AB31CC8" w14:textId="77777777">
        <w:trPr>
          <w:trHeight w:val="270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E0715A" w:rsidP="00E0715A" w:rsidRDefault="00E0715A" w14:paraId="27077C36" w14:textId="5803818A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E0715A" w:rsidP="00E0715A" w:rsidRDefault="00E0715A" w14:paraId="6534EE9E" w14:textId="198D7229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rlânio Freire</w:t>
            </w:r>
          </w:p>
        </w:tc>
      </w:tr>
      <w:tr w:rsidR="002C1FE4" w:rsidTr="00E0715A" w14:paraId="563475A7" w14:textId="77777777">
        <w:trPr>
          <w:trHeight w:val="270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2C1FE4" w:rsidRDefault="00941501" w14:paraId="38A1983B" w14:textId="7777777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Requisitos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2C1FE4" w:rsidRDefault="00941501" w14:paraId="2A59E860" w14:textId="7777777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Luiz Henrique</w:t>
            </w:r>
            <w:bookmarkStart w:name="_GoBack" w:id="23"/>
            <w:bookmarkEnd w:id="23"/>
          </w:p>
        </w:tc>
      </w:tr>
      <w:tr w:rsidR="00825427" w:rsidTr="00E0715A" w14:paraId="18A83FFD" w14:textId="77777777">
        <w:trPr>
          <w:trHeight w:val="270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825427" w:rsidRDefault="00825427" w14:paraId="2A12D9F1" w14:textId="5CC3835C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Product Owner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825427" w:rsidRDefault="00825427" w14:paraId="303FBFA7" w14:textId="0EA0100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Luiz Henrique</w:t>
            </w:r>
          </w:p>
        </w:tc>
      </w:tr>
      <w:tr w:rsidR="002C1FE4" w:rsidTr="00E0715A" w14:paraId="6CCCD26A" w14:textId="77777777">
        <w:trPr>
          <w:trHeight w:val="270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2C1FE4" w:rsidRDefault="00941501" w14:paraId="35926C26" w14:textId="7777777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Testes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2C1FE4" w:rsidRDefault="00941501" w14:paraId="4D4BB789" w14:textId="77777777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Rhuan</w:t>
            </w:r>
          </w:p>
        </w:tc>
      </w:tr>
      <w:tr w:rsidR="002C1FE4" w:rsidTr="00E0715A" w14:paraId="66968ECF" w14:textId="77777777">
        <w:trPr>
          <w:trHeight w:val="270"/>
        </w:trPr>
        <w:tc>
          <w:tcPr>
            <w:tcW w:w="3117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2C1FE4" w:rsidRDefault="00E0715A" w14:paraId="08B12FF0" w14:textId="7BA10BDA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color w:val="00B0F0"/>
              </w:rPr>
            </w:pPr>
            <w:r w:rsidRPr="00E0715A">
              <w:rPr>
                <w:b w:val="0"/>
                <w:color w:val="00B0F0"/>
              </w:rPr>
              <w:t>Arquiteto de Software</w:t>
            </w:r>
          </w:p>
        </w:tc>
        <w:tc>
          <w:tcPr>
            <w:tcW w:w="5381" w:type="dxa"/>
            <w:tcBorders>
              <w:top w:val="single" w:color="000000" w:sz="4" w:space="0"/>
              <w:left w:val="single" w:color="000000" w:sz="4" w:space="0"/>
              <w:bottom w:val="single" w:color="000000" w:sz="4" w:space="0"/>
              <w:right w:val="single" w:color="000000" w:sz="4" w:space="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Pr="00E0715A" w:rsidR="002C1FE4" w:rsidRDefault="00E0715A" w14:paraId="1088AE62" w14:textId="2CBBB0C4">
            <w:pPr>
              <w:pStyle w:val="Heading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color w:val="00B0F0"/>
              </w:rPr>
            </w:pPr>
            <w:r w:rsidRPr="00E0715A">
              <w:rPr>
                <w:b w:val="0"/>
                <w:color w:val="00B0F0"/>
              </w:rPr>
              <w:t xml:space="preserve">Diogo Dostoiévsky </w:t>
            </w:r>
          </w:p>
        </w:tc>
      </w:tr>
    </w:tbl>
    <w:p w:rsidR="002C1FE4" w:rsidRDefault="002C1FE4" w14:paraId="38F197A8" w14:textId="77777777">
      <w:pPr>
        <w:pStyle w:val="Heading1"/>
        <w:widowControl w:val="0"/>
        <w:pBdr>
          <w:bottom w:val="nil"/>
        </w:pBdr>
        <w:spacing w:before="0" w:after="0"/>
      </w:pPr>
    </w:p>
    <w:p w:rsidR="002C1FE4" w:rsidRDefault="002C1FE4" w14:paraId="2753D68F" w14:textId="77777777">
      <w:pPr>
        <w:pStyle w:val="Heading1"/>
        <w:pBdr>
          <w:bottom w:val="nil"/>
        </w:pBdr>
        <w:spacing w:before="0" w:after="0"/>
        <w:rPr>
          <w:b w:val="0"/>
          <w:bCs w:val="0"/>
        </w:rPr>
      </w:pPr>
    </w:p>
    <w:p w:rsidR="002C1FE4" w:rsidRDefault="002C1FE4" w14:paraId="565AED36" w14:textId="77777777">
      <w:pPr>
        <w:pStyle w:val="Heading1"/>
        <w:pBdr>
          <w:bottom w:val="nil"/>
        </w:pBdr>
        <w:spacing w:before="0" w:after="0"/>
        <w:rPr>
          <w:b w:val="0"/>
          <w:bCs w:val="0"/>
        </w:rPr>
      </w:pPr>
    </w:p>
    <w:p w:rsidR="002C1FE4" w:rsidRDefault="002C1FE4" w14:paraId="794B1278" w14:textId="77777777">
      <w:pPr>
        <w:pStyle w:val="Heading1"/>
        <w:pBdr>
          <w:bottom w:val="nil"/>
        </w:pBdr>
        <w:spacing w:before="0" w:after="0"/>
        <w:rPr>
          <w:b w:val="0"/>
          <w:bCs w:val="0"/>
        </w:rPr>
      </w:pPr>
    </w:p>
    <w:p w:rsidR="002C1FE4" w:rsidRDefault="00941501" w14:paraId="50108E56" w14:textId="77777777">
      <w:pPr>
        <w:pStyle w:val="Heading1"/>
        <w:spacing w:before="0" w:after="0"/>
      </w:pPr>
      <w:r>
        <w:rPr>
          <w:rFonts w:ascii="Arial Unicode MS" w:hAnsi="Arial Unicode MS" w:eastAsia="Arial Unicode MS" w:cs="Arial Unicode MS"/>
          <w:b w:val="0"/>
          <w:bCs w:val="0"/>
        </w:rPr>
        <w:br w:type="page"/>
      </w:r>
    </w:p>
    <w:p w:rsidR="002C1FE4" w:rsidRDefault="00941501" w14:paraId="2631661D" w14:textId="77777777">
      <w:pPr>
        <w:pStyle w:val="Heading1"/>
        <w:spacing w:before="0" w:after="0"/>
        <w:rPr>
          <w:rFonts w:ascii="Arial" w:hAnsi="Arial" w:eastAsia="Arial" w:cs="Arial"/>
          <w:sz w:val="24"/>
          <w:szCs w:val="24"/>
        </w:rPr>
      </w:pPr>
      <w:bookmarkStart w:name="_Toc24" w:id="24"/>
      <w:r>
        <w:rPr>
          <w:rFonts w:ascii="Arial" w:hAnsi="Arial"/>
          <w:sz w:val="28"/>
          <w:szCs w:val="28"/>
        </w:rPr>
        <w:lastRenderedPageBreak/>
        <w:t>Referências</w:t>
      </w:r>
      <w:bookmarkEnd w:id="24"/>
    </w:p>
    <w:p w:rsidR="002C1FE4" w:rsidRDefault="002C1FE4" w14:paraId="50273D74" w14:textId="77777777">
      <w:pPr>
        <w:pStyle w:val="Body"/>
      </w:pPr>
    </w:p>
    <w:p w:rsidR="002C1FE4" w:rsidRDefault="00941501" w14:paraId="0C6D5998" w14:textId="77777777">
      <w:pPr>
        <w:pStyle w:val="ListParagraph"/>
        <w:widowControl w:val="0"/>
        <w:numPr>
          <w:ilvl w:val="0"/>
          <w:numId w:val="32"/>
        </w:numPr>
      </w:pPr>
      <w:r>
        <w:rPr>
          <w:rStyle w:val="PageNumber"/>
        </w:rPr>
        <w:t xml:space="preserve">CORDEIRO, E. DOS S. Modelagem descritiva iterativa e incremental de processo de software: uma experiência em uma microempresa de desenvolvimento de software. p. 213, 2003. </w:t>
      </w:r>
    </w:p>
    <w:p w:rsidR="002C1FE4" w:rsidRDefault="002C1FE4" w14:paraId="5A12D683" w14:textId="77777777">
      <w:pPr>
        <w:pStyle w:val="Body"/>
      </w:pPr>
    </w:p>
    <w:p w:rsidR="002C1FE4" w:rsidRDefault="00941501" w14:paraId="1FBC4592" w14:textId="77777777">
      <w:pPr>
        <w:pStyle w:val="ListParagraph"/>
        <w:numPr>
          <w:ilvl w:val="0"/>
          <w:numId w:val="32"/>
        </w:numPr>
      </w:pPr>
      <w:r>
        <w:rPr>
          <w:rStyle w:val="PageNumber"/>
        </w:rPr>
        <w:t>AMARAL, DANIEL C. et al. Gerenciamento ágil de projetos: aplicação em produtos inovadores. São Paulo: Saraiva, 2011</w:t>
      </w:r>
    </w:p>
    <w:sectPr w:rsidR="002C1FE4">
      <w:headerReference w:type="default" r:id="rId18"/>
      <w:pgSz w:w="11900" w:h="16840" w:orient="portrait"/>
      <w:pgMar w:top="1417" w:right="1701" w:bottom="1417" w:left="1701" w:header="708" w:footer="708" w:gutter="0"/>
      <w:pgNumType w:start="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902E30" w:rsidRDefault="00902E30" w14:paraId="5FA477EA" w14:textId="77777777">
      <w:r>
        <w:separator/>
      </w:r>
    </w:p>
  </w:endnote>
  <w:endnote w:type="continuationSeparator" w:id="0">
    <w:p w:rsidR="00902E30" w:rsidRDefault="00902E30" w14:paraId="655C26DB" w14:textId="7777777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altName w:val="Malgun Gothic Semilight"/>
    <w:panose1 w:val="020B0604020202020204"/>
    <w:charset w:val="80"/>
    <w:family w:val="swiss"/>
    <w:pitch w:val="variable"/>
    <w:sig w:usb0="00000000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">
    <w:panose1 w:val="02020603050405020304"/>
    <w:charset w:val="00"/>
    <w:family w:val="roman"/>
    <w:pitch w:val="variable"/>
    <w:sig w:usb0="20002A87" w:usb1="00000000" w:usb2="00000000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Helvetica Neue">
    <w:altName w:val="Arial"/>
    <w:charset w:val="00"/>
    <w:family w:val="roman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Helvetica">
    <w:panose1 w:val="020B0604020202020204"/>
    <w:charset w:val="00"/>
    <w:family w:val="swiss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C1FE4" w:rsidRDefault="002C1FE4" w14:paraId="7EC60015" w14:textId="77777777">
    <w:pPr>
      <w:pStyle w:val="HeaderFooter"/>
      <w:rPr>
        <w:rFonts w:hint="eastAsia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2C1FE4" w:rsidRDefault="00941501" w14:paraId="28A8B249" w14:textId="19DBD7D8">
    <w:pPr>
      <w:pStyle w:val="Footer"/>
      <w:jc w:val="right"/>
    </w:pPr>
    <w:r>
      <w:fldChar w:fldCharType="begin"/>
    </w:r>
    <w:r>
      <w:instrText xml:space="preserve"> PAGE </w:instrText>
    </w:r>
    <w:r>
      <w:fldChar w:fldCharType="separate"/>
    </w:r>
    <w:r w:rsidR="00E0715A">
      <w:rPr>
        <w:noProof/>
      </w:rPr>
      <w:t>8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902E30" w:rsidRDefault="00902E30" w14:paraId="356785A8" w14:textId="77777777">
      <w:r>
        <w:separator/>
      </w:r>
    </w:p>
  </w:footnote>
  <w:footnote w:type="continuationSeparator" w:id="0">
    <w:p w:rsidR="00902E30" w:rsidRDefault="00902E30" w14:paraId="332FB9A0" w14:textId="77777777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mc:Ignorable="w14 w15 w16se wp14">
  <w:p w:rsidR="002C1FE4" w:rsidRDefault="00941501" w14:paraId="65FC44B6" w14:textId="77777777">
    <w:pPr>
      <w:pStyle w:val="Header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6192" behindDoc="1" locked="0" layoutInCell="1" allowOverlap="1" wp14:anchorId="40FBFA56" wp14:editId="1DBF97DA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5" name="officeArt object" descr="Caixa de Texto 2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:rsidR="002C1FE4" w:rsidRDefault="00941501" w14:paraId="1D786D22" w14:textId="77777777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0A2844E7" wp14:editId="45E819A0">
                                <wp:extent cx="984451" cy="695834"/>
                                <wp:effectExtent l="0" t="0" r="0" b="0"/>
                                <wp:docPr id="107374182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 w14:anchorId="40FBFA56">
              <v:stroke joinstyle="miter"/>
              <v:path gradientshapeok="t" o:connecttype="rect"/>
            </v:shapetype>
            <v:shape id="officeArt object" style="position:absolute;margin-left:437.6pt;margin-top:16.25pt;width:102.3pt;height:61.55pt;z-index:-251660288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alt="Caixa de Texto 20" o:spid="_x0000_s1026" stroked="f" strokeweight="1pt" type="#_x0000_t20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">
              <v:stroke miterlimit="4"/>
              <v:textbox inset="1.27mm,1.27mm,1.27mm,1.27mm">
                <w:txbxContent>
                  <w:p w:rsidR="002C1FE4" w:rsidRDefault="00941501" w14:paraId="1D786D22" w14:textId="77777777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0A2844E7" wp14:editId="45E819A0">
                          <wp:extent cx="984451" cy="695834"/>
                          <wp:effectExtent l="0" t="0" r="0" b="0"/>
                          <wp:docPr id="107374182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mc:Ignorable="w14 w15 w16se wp14">
  <w:p w:rsidR="002C1FE4" w:rsidRDefault="00941501" w14:paraId="09DF1215" w14:textId="77777777">
    <w:pPr>
      <w:pStyle w:val="Header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7216" behindDoc="1" locked="0" layoutInCell="1" allowOverlap="1" wp14:anchorId="5A313B2B" wp14:editId="2DB7CA92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7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:rsidR="002C1FE4" w:rsidRDefault="00941501" w14:paraId="77B71D8D" w14:textId="77777777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742BE271" wp14:editId="529B08A7">
                                <wp:extent cx="984451" cy="695834"/>
                                <wp:effectExtent l="0" t="0" r="0" b="0"/>
                                <wp:docPr id="1073741828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8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 w14:anchorId="5A313B2B">
              <v:stroke joinstyle="miter"/>
              <v:path gradientshapeok="t" o:connecttype="rect"/>
            </v:shapetype>
            <v:shape id="_x0000_s1027" style="position:absolute;margin-left:437.6pt;margin-top:16.25pt;width:102.3pt;height:61.55pt;z-index:-251659264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alt="Caixa de Texto 3" stroked="f" strokeweight="1pt" type="#_x0000_t20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cZdzBQ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">
              <v:stroke miterlimit="4"/>
              <v:textbox inset="1.27mm,1.27mm,1.27mm,1.27mm">
                <w:txbxContent>
                  <w:p w:rsidR="002C1FE4" w:rsidRDefault="00941501" w14:paraId="77B71D8D" w14:textId="77777777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742BE271" wp14:editId="529B08A7">
                          <wp:extent cx="984451" cy="695834"/>
                          <wp:effectExtent l="0" t="0" r="0" b="0"/>
                          <wp:docPr id="1073741828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8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mc:Ignorable="w14 w15 w16se wp14">
  <w:p w:rsidR="002C1FE4" w:rsidRDefault="00941501" w14:paraId="3BC79693" w14:textId="77777777">
    <w:pPr>
      <w:pStyle w:val="HeaderFooter"/>
      <w:rPr>
        <w:rFonts w:hint="eastAsia"/>
      </w:rPr>
    </w:pPr>
    <w:r>
      <w:rPr>
        <w:noProof/>
      </w:rPr>
      <mc:AlternateContent>
        <mc:Choice Requires="wps">
          <w:drawing>
            <wp:anchor distT="152400" distB="152400" distL="152400" distR="152400" simplePos="0" relativeHeight="251658240" behindDoc="1" locked="0" layoutInCell="1" allowOverlap="1" wp14:anchorId="7EE316BB" wp14:editId="68EC0003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9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:rsidR="002C1FE4" w:rsidRDefault="00941501" w14:paraId="56B52AA8" w14:textId="77777777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20A7D566" wp14:editId="61B25EA7">
                                <wp:extent cx="984451" cy="695834"/>
                                <wp:effectExtent l="0" t="0" r="0" b="0"/>
                                <wp:docPr id="1073741830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0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 w14:anchorId="7EE316BB">
              <v:stroke joinstyle="miter"/>
              <v:path gradientshapeok="t" o:connecttype="rect"/>
            </v:shapetype>
            <v:shape id="_x0000_s1028" style="position:absolute;margin-left:437.6pt;margin-top:16.25pt;width:102.3pt;height:61.55pt;z-index:-251658240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alt="Caixa de Texto 3" stroked="f" strokeweight="1pt" type="#_x0000_t20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aP8hBg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02j/IQYCAAD3&#10;AwAADgAAAAAAAAAAAAAAAAAuAgAAZHJzL2Uyb0RvYy54bWxQSwECLQAUAAYACAAAACEATDQJX+MA&#10;AAALAQAADwAAAAAAAAAAAAAAAABgBAAAZHJzL2Rvd25yZXYueG1sUEsFBgAAAAAEAAQA8wAAAHAF&#10;AAAAAA==&#10;">
              <v:stroke miterlimit="4"/>
              <v:textbox inset="1.27mm,1.27mm,1.27mm,1.27mm">
                <w:txbxContent>
                  <w:p w:rsidR="002C1FE4" w:rsidRDefault="00941501" w14:paraId="56B52AA8" w14:textId="77777777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20A7D566" wp14:editId="61B25EA7">
                          <wp:extent cx="984451" cy="695834"/>
                          <wp:effectExtent l="0" t="0" r="0" b="0"/>
                          <wp:docPr id="1073741830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0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a="http://schemas.openxmlformats.org/drawingml/2006/main" xmlns:pic="http://schemas.openxmlformats.org/drawingml/2006/picture" mc:Ignorable="w14 w15 w16se wp14">
  <w:p w:rsidR="002C1FE4" w:rsidRDefault="00941501" w14:paraId="5807DA48" w14:textId="77777777">
    <w:pPr>
      <w:pStyle w:val="HeaderFooter"/>
      <w:rPr>
        <w:rFonts w:hint="eastAsia"/>
      </w:rPr>
    </w:pPr>
    <w:r>
      <w:rPr>
        <w:noProof/>
      </w:rPr>
      <mc:AlternateContent>
        <mc:Choice Requires="wps">
          <w:drawing>
            <wp:anchor distT="152400" distB="152400" distL="152400" distR="152400" simplePos="0" relativeHeight="251659264" behindDoc="1" locked="0" layoutInCell="1" allowOverlap="1" wp14:anchorId="40C96B80" wp14:editId="0A2DE35F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35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:rsidR="002C1FE4" w:rsidRDefault="00941501" w14:paraId="46E60766" w14:textId="77777777">
                          <w:pPr>
                            <w:pStyle w:val="Body"/>
                          </w:pPr>
                          <w:r>
                            <w:rPr>
                              <w:rStyle w:val="PageNumber"/>
                              <w:noProof/>
                            </w:rPr>
                            <w:drawing>
                              <wp:inline distT="0" distB="0" distL="0" distR="0" wp14:anchorId="12E61A24" wp14:editId="20859904">
                                <wp:extent cx="984451" cy="695834"/>
                                <wp:effectExtent l="0" t="0" r="0" b="0"/>
                                <wp:docPr id="107374183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id="_x0000_t202" coordsize="21600,21600" o:spt="202" path="m,l,21600r21600,l21600,xe" w14:anchorId="40C96B80">
              <v:stroke joinstyle="miter"/>
              <v:path gradientshapeok="t" o:connecttype="rect"/>
            </v:shapetype>
            <v:shape id="_x0000_s1029" style="position:absolute;margin-left:437.6pt;margin-top:16.25pt;width:102.3pt;height:61.55pt;z-index:-251657216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alt="Caixa de Texto 3" stroked="f" strokeweight="1pt" type="#_x0000_t20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Qk8+RAYCAAD3&#10;AwAADgAAAAAAAAAAAAAAAAAuAgAAZHJzL2Uyb0RvYy54bWxQSwECLQAUAAYACAAAACEATDQJX+MA&#10;AAALAQAADwAAAAAAAAAAAAAAAABgBAAAZHJzL2Rvd25yZXYueG1sUEsFBgAAAAAEAAQA8wAAAHAF&#10;AAAAAA==&#10;">
              <v:stroke miterlimit="4"/>
              <v:textbox inset="1.27mm,1.27mm,1.27mm,1.27mm">
                <w:txbxContent>
                  <w:p w:rsidR="002C1FE4" w:rsidRDefault="00941501" w14:paraId="46E60766" w14:textId="77777777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12E61A24" wp14:editId="20859904">
                          <wp:extent cx="984451" cy="695834"/>
                          <wp:effectExtent l="0" t="0" r="0" b="0"/>
                          <wp:docPr id="107374183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xmlns:w="http://schemas.openxmlformats.org/wordprocessingml/2006/main" w:abstractNumId="16">
    <w:multiLevelType xmlns:w="http://schemas.openxmlformats.org/wordprocessingml/2006/main" w:val="hybridMultilevel"/>
    <w:lvl xmlns:w="http://schemas.openxmlformats.org/wordprocessingml/2006/main" w:ilvl="0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xmlns:w="http://schemas.openxmlformats.org/wordprocessingml/2006/main" w:ilvl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/>
      </w:rPr>
    </w:lvl>
    <w:lvl xmlns:w="http://schemas.openxmlformats.org/wordprocessingml/2006/main" w:ilvl="2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xmlns:w="http://schemas.openxmlformats.org/wordprocessingml/2006/main" w:ilvl="3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xmlns:w="http://schemas.openxmlformats.org/wordprocessingml/2006/main" w:ilvl="4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/>
      </w:rPr>
    </w:lvl>
    <w:lvl xmlns:w="http://schemas.openxmlformats.org/wordprocessingml/2006/main" w:ilvl="5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xmlns:w="http://schemas.openxmlformats.org/wordprocessingml/2006/main" w:ilvl="6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xmlns:w="http://schemas.openxmlformats.org/wordprocessingml/2006/main" w:ilvl="7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/>
      </w:rPr>
    </w:lvl>
    <w:lvl xmlns:w="http://schemas.openxmlformats.org/wordprocessingml/2006/main" w:ilvl="8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0" w15:restartNumberingAfterBreak="0">
    <w:nsid w:val="041C5A63"/>
    <w:multiLevelType w:val="multilevel"/>
    <w:tmpl w:val="D56E5894"/>
    <w:lvl w:ilvl="0">
      <w:start w:val="1"/>
      <w:numFmt w:val="decimal"/>
      <w:lvlText w:val="%1."/>
      <w:lvlJc w:val="left"/>
      <w:pPr>
        <w:ind w:left="471" w:hanging="4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628" w:hanging="6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6"/>
        <w:szCs w:val="26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85" w:hanging="785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lvlText w:val="%1.%2.%3.%4."/>
      <w:lvlJc w:val="left"/>
      <w:pPr>
        <w:ind w:left="943" w:hanging="943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lvlText w:val="%1.%2.%3.%4.%5."/>
      <w:lvlJc w:val="left"/>
      <w:pPr>
        <w:ind w:left="1100" w:hanging="1100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lvlText w:val="%1.%2.%3.%4.%5.%6."/>
      <w:lvlJc w:val="left"/>
      <w:pPr>
        <w:ind w:left="1257" w:hanging="1257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lvlText w:val="%1.%2.%3.%4.%5.%6.%7."/>
      <w:lvlJc w:val="left"/>
      <w:pPr>
        <w:ind w:left="1414" w:hanging="1414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lvlText w:val="%1.%2.%3.%4.%5.%6.%7.%8."/>
      <w:lvlJc w:val="left"/>
      <w:pPr>
        <w:ind w:left="1571" w:hanging="15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lvlText w:val="%1.%2.%3.%4.%5.%6.%7.%8.%9."/>
      <w:lvlJc w:val="left"/>
      <w:pPr>
        <w:ind w:left="1728" w:hanging="17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 w15:restartNumberingAfterBreak="0">
    <w:nsid w:val="0630161C"/>
    <w:multiLevelType w:val="hybridMultilevel"/>
    <w:tmpl w:val="C54694D0"/>
    <w:styleLink w:val="Bullets"/>
    <w:lvl w:ilvl="0" w:tplc="64429E2A">
      <w:start w:val="1"/>
      <w:numFmt w:val="bullet"/>
      <w:lvlText w:val="•"/>
      <w:lvlJc w:val="left"/>
      <w:pPr>
        <w:ind w:left="1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45D8CADC">
      <w:start w:val="1"/>
      <w:numFmt w:val="bullet"/>
      <w:lvlText w:val="•"/>
      <w:lvlJc w:val="left"/>
      <w:pPr>
        <w:ind w:left="789" w:hanging="189"/>
      </w:pPr>
      <w:rPr>
        <w:rFonts w:ascii="Arial" w:hAnsi="Arial" w:eastAsia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354EBE0">
      <w:start w:val="1"/>
      <w:numFmt w:val="bullet"/>
      <w:lvlText w:val="•"/>
      <w:lvlJc w:val="left"/>
      <w:pPr>
        <w:ind w:left="1389" w:hanging="189"/>
      </w:pPr>
      <w:rPr>
        <w:rFonts w:ascii="Arial" w:hAnsi="Arial" w:eastAsia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93549530">
      <w:start w:val="1"/>
      <w:numFmt w:val="bullet"/>
      <w:lvlText w:val="•"/>
      <w:lvlJc w:val="left"/>
      <w:pPr>
        <w:ind w:left="1989" w:hanging="189"/>
      </w:pPr>
      <w:rPr>
        <w:rFonts w:ascii="Arial" w:hAnsi="Arial" w:eastAsia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2220A90">
      <w:start w:val="1"/>
      <w:numFmt w:val="bullet"/>
      <w:lvlText w:val="•"/>
      <w:lvlJc w:val="left"/>
      <w:pPr>
        <w:ind w:left="2589" w:hanging="189"/>
      </w:pPr>
      <w:rPr>
        <w:rFonts w:ascii="Arial" w:hAnsi="Arial" w:eastAsia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7CC4F76C">
      <w:start w:val="1"/>
      <w:numFmt w:val="bullet"/>
      <w:lvlText w:val="•"/>
      <w:lvlJc w:val="left"/>
      <w:pPr>
        <w:ind w:left="3189" w:hanging="189"/>
      </w:pPr>
      <w:rPr>
        <w:rFonts w:ascii="Arial" w:hAnsi="Arial" w:eastAsia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04CA34A">
      <w:start w:val="1"/>
      <w:numFmt w:val="bullet"/>
      <w:lvlText w:val="•"/>
      <w:lvlJc w:val="left"/>
      <w:pPr>
        <w:ind w:left="3789" w:hanging="189"/>
      </w:pPr>
      <w:rPr>
        <w:rFonts w:ascii="Arial" w:hAnsi="Arial" w:eastAsia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6B4D0A2">
      <w:start w:val="1"/>
      <w:numFmt w:val="bullet"/>
      <w:lvlText w:val="•"/>
      <w:lvlJc w:val="left"/>
      <w:pPr>
        <w:ind w:left="4389" w:hanging="189"/>
      </w:pPr>
      <w:rPr>
        <w:rFonts w:ascii="Arial" w:hAnsi="Arial" w:eastAsia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89B21AC8">
      <w:start w:val="1"/>
      <w:numFmt w:val="bullet"/>
      <w:lvlText w:val="•"/>
      <w:lvlJc w:val="left"/>
      <w:pPr>
        <w:ind w:left="4989" w:hanging="189"/>
      </w:pPr>
      <w:rPr>
        <w:rFonts w:ascii="Arial" w:hAnsi="Arial" w:eastAsia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" w15:restartNumberingAfterBreak="0">
    <w:nsid w:val="08C51163"/>
    <w:multiLevelType w:val="multilevel"/>
    <w:tmpl w:val="427ACE5C"/>
    <w:lvl w:ilvl="0">
      <w:start w:val="6"/>
      <w:numFmt w:val="decimal"/>
      <w:lvlText w:val="%1"/>
      <w:lvlJc w:val="left"/>
      <w:pPr>
        <w:ind w:left="360" w:hanging="360"/>
      </w:pPr>
      <w:rPr>
        <w:rFonts w:hint="default" w:eastAsia="Times" w:cs="Times"/>
      </w:rPr>
    </w:lvl>
    <w:lvl w:ilvl="1">
      <w:start w:val="3"/>
      <w:numFmt w:val="decimal"/>
      <w:lvlText w:val="%1.%2"/>
      <w:lvlJc w:val="left"/>
      <w:pPr>
        <w:ind w:left="720" w:hanging="360"/>
      </w:pPr>
      <w:rPr>
        <w:rFonts w:hint="default" w:eastAsia="Times" w:cs="Times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 w:eastAsia="Times" w:cs="Times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hint="default" w:eastAsia="Times" w:cs="Times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 w:eastAsia="Times" w:cs="Times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hint="default" w:eastAsia="Times" w:cs="Times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 w:eastAsia="Times" w:cs="Times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hint="default" w:eastAsia="Times" w:cs="Times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 w:eastAsia="Times" w:cs="Times"/>
      </w:rPr>
    </w:lvl>
  </w:abstractNum>
  <w:abstractNum w:abstractNumId="3" w15:restartNumberingAfterBreak="0">
    <w:nsid w:val="0C7761EC"/>
    <w:multiLevelType w:val="hybridMultilevel"/>
    <w:tmpl w:val="1812D018"/>
    <w:numStyleLink w:val="ImportedStyle3"/>
  </w:abstractNum>
  <w:abstractNum w:abstractNumId="4" w15:restartNumberingAfterBreak="0">
    <w:nsid w:val="1C50545A"/>
    <w:multiLevelType w:val="multilevel"/>
    <w:tmpl w:val="769CD328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F0D7100"/>
    <w:multiLevelType w:val="multilevel"/>
    <w:tmpl w:val="88D6F854"/>
    <w:styleLink w:val="ImportedStyle1"/>
    <w:lvl w:ilvl="0">
      <w:start w:val="1"/>
      <w:numFmt w:val="decimal"/>
      <w:lvlText w:val="%1."/>
      <w:lvlJc w:val="left"/>
      <w:pPr>
        <w:ind w:left="432" w:hanging="43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6"/>
        <w:szCs w:val="36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576" w:hanging="57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864" w:hanging="86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008" w:hanging="1008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152" w:hanging="115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296" w:hanging="129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440" w:hanging="144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584" w:hanging="158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6" w15:restartNumberingAfterBreak="0">
    <w:nsid w:val="24BC66C1"/>
    <w:multiLevelType w:val="hybridMultilevel"/>
    <w:tmpl w:val="C54694D0"/>
    <w:numStyleLink w:val="Bullets"/>
  </w:abstractNum>
  <w:abstractNum w:abstractNumId="7" w15:restartNumberingAfterBreak="0">
    <w:nsid w:val="280214A8"/>
    <w:multiLevelType w:val="hybridMultilevel"/>
    <w:tmpl w:val="093E0F24"/>
    <w:numStyleLink w:val="ImportedStyle2"/>
  </w:abstractNum>
  <w:abstractNum w:abstractNumId="8" w15:restartNumberingAfterBreak="0">
    <w:nsid w:val="39CB6BEC"/>
    <w:multiLevelType w:val="hybridMultilevel"/>
    <w:tmpl w:val="093E0F24"/>
    <w:styleLink w:val="ImportedStyle2"/>
    <w:lvl w:ilvl="0" w:tplc="4692D030">
      <w:start w:val="1"/>
      <w:numFmt w:val="bullet"/>
      <w:lvlText w:val="·"/>
      <w:lvlJc w:val="left"/>
      <w:pPr>
        <w:ind w:left="72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6FA0CFF8">
      <w:start w:val="1"/>
      <w:numFmt w:val="bullet"/>
      <w:lvlText w:val="o"/>
      <w:lvlJc w:val="left"/>
      <w:pPr>
        <w:ind w:left="144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F21E2734">
      <w:start w:val="1"/>
      <w:numFmt w:val="bullet"/>
      <w:lvlText w:val="▪"/>
      <w:lvlJc w:val="left"/>
      <w:pPr>
        <w:ind w:left="216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EE6D338">
      <w:start w:val="1"/>
      <w:numFmt w:val="bullet"/>
      <w:lvlText w:val="·"/>
      <w:lvlJc w:val="left"/>
      <w:pPr>
        <w:ind w:left="288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D901016">
      <w:start w:val="1"/>
      <w:numFmt w:val="bullet"/>
      <w:lvlText w:val="o"/>
      <w:lvlJc w:val="left"/>
      <w:pPr>
        <w:ind w:left="360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8E7A8B50">
      <w:start w:val="1"/>
      <w:numFmt w:val="bullet"/>
      <w:lvlText w:val="▪"/>
      <w:lvlJc w:val="left"/>
      <w:pPr>
        <w:ind w:left="432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0FCC5C90">
      <w:start w:val="1"/>
      <w:numFmt w:val="bullet"/>
      <w:lvlText w:val="·"/>
      <w:lvlJc w:val="left"/>
      <w:pPr>
        <w:ind w:left="504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87A0A59E">
      <w:start w:val="1"/>
      <w:numFmt w:val="bullet"/>
      <w:lvlText w:val="o"/>
      <w:lvlJc w:val="left"/>
      <w:pPr>
        <w:ind w:left="576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476ECD78">
      <w:start w:val="1"/>
      <w:numFmt w:val="bullet"/>
      <w:lvlText w:val="▪"/>
      <w:lvlJc w:val="left"/>
      <w:pPr>
        <w:ind w:left="648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9" w15:restartNumberingAfterBreak="0">
    <w:nsid w:val="45225A44"/>
    <w:multiLevelType w:val="hybridMultilevel"/>
    <w:tmpl w:val="11D8F2F8"/>
    <w:numStyleLink w:val="ImportedStyle4"/>
  </w:abstractNum>
  <w:abstractNum w:abstractNumId="10" w15:restartNumberingAfterBreak="0">
    <w:nsid w:val="5AFE1CFF"/>
    <w:multiLevelType w:val="hybridMultilevel"/>
    <w:tmpl w:val="1812D018"/>
    <w:styleLink w:val="ImportedStyle3"/>
    <w:lvl w:ilvl="0" w:tplc="CF2A2896">
      <w:start w:val="1"/>
      <w:numFmt w:val="bullet"/>
      <w:lvlText w:val="·"/>
      <w:lvlJc w:val="left"/>
      <w:pPr>
        <w:ind w:left="72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A028982">
      <w:start w:val="1"/>
      <w:numFmt w:val="bullet"/>
      <w:lvlText w:val="o"/>
      <w:lvlJc w:val="left"/>
      <w:pPr>
        <w:ind w:left="144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A6580808">
      <w:start w:val="1"/>
      <w:numFmt w:val="bullet"/>
      <w:lvlText w:val="▪"/>
      <w:lvlJc w:val="left"/>
      <w:pPr>
        <w:ind w:left="216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7E4DC7A">
      <w:start w:val="1"/>
      <w:numFmt w:val="bullet"/>
      <w:lvlText w:val="·"/>
      <w:lvlJc w:val="left"/>
      <w:pPr>
        <w:ind w:left="288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D472A9FE">
      <w:start w:val="1"/>
      <w:numFmt w:val="bullet"/>
      <w:lvlText w:val="o"/>
      <w:lvlJc w:val="left"/>
      <w:pPr>
        <w:ind w:left="360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129650CA">
      <w:start w:val="1"/>
      <w:numFmt w:val="bullet"/>
      <w:lvlText w:val="▪"/>
      <w:lvlJc w:val="left"/>
      <w:pPr>
        <w:ind w:left="432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A770F13A">
      <w:start w:val="1"/>
      <w:numFmt w:val="bullet"/>
      <w:lvlText w:val="·"/>
      <w:lvlJc w:val="left"/>
      <w:pPr>
        <w:ind w:left="504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E8BC2FD8">
      <w:start w:val="1"/>
      <w:numFmt w:val="bullet"/>
      <w:lvlText w:val="o"/>
      <w:lvlJc w:val="left"/>
      <w:pPr>
        <w:ind w:left="576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8561AAC">
      <w:start w:val="1"/>
      <w:numFmt w:val="bullet"/>
      <w:lvlText w:val="▪"/>
      <w:lvlJc w:val="left"/>
      <w:pPr>
        <w:ind w:left="648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1" w15:restartNumberingAfterBreak="0">
    <w:nsid w:val="65DB3D11"/>
    <w:multiLevelType w:val="hybridMultilevel"/>
    <w:tmpl w:val="D616844A"/>
    <w:numStyleLink w:val="ImportedStyle5"/>
  </w:abstractNum>
  <w:abstractNum w:abstractNumId="12" w15:restartNumberingAfterBreak="0">
    <w:nsid w:val="68ED2C44"/>
    <w:multiLevelType w:val="hybridMultilevel"/>
    <w:tmpl w:val="D616844A"/>
    <w:styleLink w:val="ImportedStyle5"/>
    <w:lvl w:ilvl="0" w:tplc="9C0CE62A">
      <w:start w:val="1"/>
      <w:numFmt w:val="bullet"/>
      <w:lvlText w:val="·"/>
      <w:lvlJc w:val="left"/>
      <w:pPr>
        <w:ind w:left="108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8E92227A">
      <w:start w:val="1"/>
      <w:numFmt w:val="bullet"/>
      <w:lvlText w:val="o"/>
      <w:lvlJc w:val="left"/>
      <w:pPr>
        <w:ind w:left="180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902A61E">
      <w:start w:val="1"/>
      <w:numFmt w:val="bullet"/>
      <w:lvlText w:val="▪"/>
      <w:lvlJc w:val="left"/>
      <w:pPr>
        <w:ind w:left="252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5369A64">
      <w:start w:val="1"/>
      <w:numFmt w:val="bullet"/>
      <w:lvlText w:val="·"/>
      <w:lvlJc w:val="left"/>
      <w:pPr>
        <w:ind w:left="324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E0819D0">
      <w:start w:val="1"/>
      <w:numFmt w:val="bullet"/>
      <w:lvlText w:val="o"/>
      <w:lvlJc w:val="left"/>
      <w:pPr>
        <w:ind w:left="396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B706C12">
      <w:start w:val="1"/>
      <w:numFmt w:val="bullet"/>
      <w:lvlText w:val="▪"/>
      <w:lvlJc w:val="left"/>
      <w:pPr>
        <w:ind w:left="468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E62EF9E">
      <w:start w:val="1"/>
      <w:numFmt w:val="bullet"/>
      <w:lvlText w:val="·"/>
      <w:lvlJc w:val="left"/>
      <w:pPr>
        <w:ind w:left="540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05CCD1B4">
      <w:start w:val="1"/>
      <w:numFmt w:val="bullet"/>
      <w:lvlText w:val="o"/>
      <w:lvlJc w:val="left"/>
      <w:pPr>
        <w:ind w:left="612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864C2EC">
      <w:start w:val="1"/>
      <w:numFmt w:val="bullet"/>
      <w:lvlText w:val="▪"/>
      <w:lvlJc w:val="left"/>
      <w:pPr>
        <w:ind w:left="684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3" w15:restartNumberingAfterBreak="0">
    <w:nsid w:val="70716901"/>
    <w:multiLevelType w:val="hybridMultilevel"/>
    <w:tmpl w:val="5780403C"/>
    <w:lvl w:ilvl="0" w:tplc="04160001">
      <w:start w:val="1"/>
      <w:numFmt w:val="bullet"/>
      <w:lvlText w:val=""/>
      <w:lvlJc w:val="left"/>
      <w:pPr>
        <w:ind w:left="720" w:hanging="360"/>
      </w:pPr>
      <w:rPr>
        <w:rFonts w:hint="default" w:ascii="Symbol" w:hAnsi="Symbol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hint="default" w:ascii="Courier New" w:hAnsi="Courier New" w:cs="Courier New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hint="default" w:ascii="Wingdings" w:hAnsi="Wingdings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hint="default" w:ascii="Symbol" w:hAnsi="Symbol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hint="default" w:ascii="Courier New" w:hAnsi="Courier New" w:cs="Courier New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hint="default" w:ascii="Wingdings" w:hAnsi="Wingdings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hint="default" w:ascii="Symbol" w:hAnsi="Symbol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hint="default" w:ascii="Courier New" w:hAnsi="Courier New" w:cs="Courier New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hint="default" w:ascii="Wingdings" w:hAnsi="Wingdings"/>
      </w:rPr>
    </w:lvl>
  </w:abstractNum>
  <w:abstractNum w:abstractNumId="14" w15:restartNumberingAfterBreak="0">
    <w:nsid w:val="71192834"/>
    <w:multiLevelType w:val="hybridMultilevel"/>
    <w:tmpl w:val="11D8F2F8"/>
    <w:styleLink w:val="ImportedStyle4"/>
    <w:lvl w:ilvl="0" w:tplc="9AE49C20">
      <w:start w:val="1"/>
      <w:numFmt w:val="bullet"/>
      <w:lvlText w:val="·"/>
      <w:lvlJc w:val="left"/>
      <w:pPr>
        <w:ind w:left="720" w:hanging="360"/>
      </w:pPr>
      <w:rPr>
        <w:rFonts w:ascii="Symbol" w:hAnsi="Symbol" w:eastAsia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1" w:tplc="F39AFF92">
      <w:start w:val="1"/>
      <w:numFmt w:val="bullet"/>
      <w:lvlText w:val="o"/>
      <w:lvlJc w:val="left"/>
      <w:pPr>
        <w:tabs>
          <w:tab w:val="left" w:pos="720"/>
        </w:tabs>
        <w:ind w:left="144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2" w:tplc="3C82CBEE">
      <w:start w:val="1"/>
      <w:numFmt w:val="bullet"/>
      <w:lvlText w:val="▪"/>
      <w:lvlJc w:val="left"/>
      <w:pPr>
        <w:tabs>
          <w:tab w:val="left" w:pos="720"/>
        </w:tabs>
        <w:ind w:left="216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3" w:tplc="1EFE534C">
      <w:start w:val="1"/>
      <w:numFmt w:val="bullet"/>
      <w:lvlText w:val="▪"/>
      <w:lvlJc w:val="left"/>
      <w:pPr>
        <w:tabs>
          <w:tab w:val="left" w:pos="720"/>
        </w:tabs>
        <w:ind w:left="288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4" w:tplc="F2C631E8">
      <w:start w:val="1"/>
      <w:numFmt w:val="bullet"/>
      <w:lvlText w:val="▪"/>
      <w:lvlJc w:val="left"/>
      <w:pPr>
        <w:tabs>
          <w:tab w:val="left" w:pos="720"/>
        </w:tabs>
        <w:ind w:left="360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5" w:tplc="EF2033DE">
      <w:start w:val="1"/>
      <w:numFmt w:val="bullet"/>
      <w:lvlText w:val="▪"/>
      <w:lvlJc w:val="left"/>
      <w:pPr>
        <w:tabs>
          <w:tab w:val="left" w:pos="720"/>
        </w:tabs>
        <w:ind w:left="432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6" w:tplc="1B68C07E">
      <w:start w:val="1"/>
      <w:numFmt w:val="bullet"/>
      <w:lvlText w:val="▪"/>
      <w:lvlJc w:val="left"/>
      <w:pPr>
        <w:tabs>
          <w:tab w:val="left" w:pos="720"/>
        </w:tabs>
        <w:ind w:left="504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7" w:tplc="2C1EF622">
      <w:start w:val="1"/>
      <w:numFmt w:val="bullet"/>
      <w:lvlText w:val="▪"/>
      <w:lvlJc w:val="left"/>
      <w:pPr>
        <w:tabs>
          <w:tab w:val="left" w:pos="720"/>
        </w:tabs>
        <w:ind w:left="576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8" w:tplc="3E3863AA">
      <w:start w:val="1"/>
      <w:numFmt w:val="bullet"/>
      <w:lvlText w:val="▪"/>
      <w:lvlJc w:val="left"/>
      <w:pPr>
        <w:tabs>
          <w:tab w:val="left" w:pos="720"/>
        </w:tabs>
        <w:ind w:left="6480" w:hanging="360"/>
      </w:pPr>
      <w:rPr>
        <w:rFonts w:ascii="Arial Unicode MS" w:hAnsi="Arial Unicode MS" w:eastAsia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</w:abstractNum>
  <w:abstractNum w:abstractNumId="15" w15:restartNumberingAfterBreak="0">
    <w:nsid w:val="726C67A1"/>
    <w:multiLevelType w:val="multilevel"/>
    <w:tmpl w:val="88D6F854"/>
    <w:numStyleLink w:val="ImportedStyle1"/>
  </w:abstractNum>
  <w:num w:numId="36">
    <w:abstractNumId w:val="16"/>
  </w:num>
  <w:num w:numId="1">
    <w:abstractNumId w:val="0"/>
  </w:num>
  <w:num w:numId="2">
    <w:abstractNumId w:val="0"/>
    <w:lvlOverride w:ilvl="0"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">
    <w:abstractNumId w:val="0"/>
    <w:lvlOverride w:ilvl="0">
      <w:startOverride w:val="3"/>
      <w:lvl w:ilvl="0">
        <w:start w:val="3"/>
        <w:numFmt w:val="decimal"/>
        <w:lvlText w:val="%1."/>
        <w:lvlJc w:val="left"/>
        <w:pPr>
          <w:ind w:left="369" w:hanging="369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3" w:hanging="49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6" w:hanging="616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0" w:hanging="74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3" w:hanging="86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0" w:hanging="111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3" w:hanging="123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7" w:hanging="135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0"/>
    <w:lvlOverride w:ilvl="0">
      <w:startOverride w:val="4"/>
      <w:lvl w:ilvl="0">
        <w:start w:val="4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4" w:hanging="49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7" w:hanging="61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1" w:hanging="74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4" w:hanging="86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1" w:hanging="111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4" w:hanging="123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8" w:hanging="1358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5">
    <w:abstractNumId w:val="0"/>
    <w:lvlOverride w:ilvl="0">
      <w:startOverride w:val="5"/>
      <w:lvl w:ilvl="0">
        <w:start w:val="5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6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>
    <w:abstractNumId w:val="0"/>
    <w:lvlOverride w:ilvl="0">
      <w:startOverride w:val="6"/>
      <w:lvl w:ilvl="0">
        <w:start w:val="6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>
    <w:abstractNumId w:val="5"/>
  </w:num>
  <w:num w:numId="12">
    <w:abstractNumId w:val="15"/>
  </w:num>
  <w:num w:numId="13">
    <w:abstractNumId w:val="15"/>
    <w:lvlOverride w:ilvl="0"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4">
    <w:abstractNumId w:val="15"/>
    <w:lvlOverride w:ilvl="0">
      <w:startOverride w:val="3"/>
      <w:lvl w:ilvl="0">
        <w:start w:val="3"/>
        <w:numFmt w:val="decimal"/>
        <w:lvlText w:val="%1."/>
        <w:lvlJc w:val="left"/>
        <w:pPr>
          <w:ind w:left="431" w:hanging="43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5" w:hanging="57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19" w:hanging="71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3" w:hanging="86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7" w:hanging="1007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1" w:hanging="115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5" w:hanging="129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39" w:hanging="143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3" w:hanging="158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5">
    <w:abstractNumId w:val="8"/>
  </w:num>
  <w:num w:numId="16">
    <w:abstractNumId w:val="7"/>
  </w:num>
  <w:num w:numId="17">
    <w:abstractNumId w:val="15"/>
    <w:lvlOverride w:ilvl="0">
      <w:startOverride w:val="4"/>
      <w:lvl w:ilvl="0">
        <w:start w:val="4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8">
    <w:abstractNumId w:val="15"/>
    <w:lvlOverride w:ilvl="0">
      <w:startOverride w:val="5"/>
      <w:lvl w:ilvl="0">
        <w:start w:val="5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9">
    <w:abstractNumId w:val="10"/>
  </w:num>
  <w:num w:numId="20">
    <w:abstractNumId w:val="3"/>
  </w:num>
  <w:num w:numId="21">
    <w:abstractNumId w:val="15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>
    <w:abstractNumId w:val="14"/>
  </w:num>
  <w:num w:numId="23">
    <w:abstractNumId w:val="9"/>
  </w:num>
  <w:num w:numId="24">
    <w:abstractNumId w:val="15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5">
    <w:abstractNumId w:val="15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6">
    <w:abstractNumId w:val="15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7">
    <w:abstractNumId w:val="12"/>
  </w:num>
  <w:num w:numId="28">
    <w:abstractNumId w:val="11"/>
  </w:num>
  <w:num w:numId="29">
    <w:abstractNumId w:val="1"/>
  </w:num>
  <w:num w:numId="30">
    <w:abstractNumId w:val="6"/>
  </w:num>
  <w:num w:numId="31">
    <w:abstractNumId w:val="15"/>
    <w:lvlOverride w:ilvl="0">
      <w:startOverride w:val="6"/>
      <w:lvl w:ilvl="0">
        <w:start w:val="6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2">
    <w:abstractNumId w:val="11"/>
    <w:lvlOverride w:ilvl="0">
      <w:lvl w:ilvl="0" w:tplc="6246A5D2">
        <w:start w:val="1"/>
        <w:numFmt w:val="bullet"/>
        <w:lvlText w:val="·"/>
        <w:lvlJc w:val="left"/>
        <w:pPr>
          <w:ind w:left="426" w:hanging="360"/>
        </w:pPr>
        <w:rPr>
          <w:rFonts w:ascii="Symbol" w:hAnsi="Symbol" w:eastAsia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D520B3BA">
        <w:start w:val="1"/>
        <w:numFmt w:val="bullet"/>
        <w:lvlText w:val="o"/>
        <w:lvlJc w:val="left"/>
        <w:pPr>
          <w:ind w:left="1146" w:hanging="360"/>
        </w:pPr>
        <w:rPr>
          <w:rFonts w:ascii="Arial Unicode MS" w:hAnsi="Arial Unicode MS" w:eastAsia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9ADA48AA">
        <w:start w:val="1"/>
        <w:numFmt w:val="bullet"/>
        <w:lvlText w:val="▪"/>
        <w:lvlJc w:val="left"/>
        <w:pPr>
          <w:ind w:left="1866" w:hanging="360"/>
        </w:pPr>
        <w:rPr>
          <w:rFonts w:ascii="Arial Unicode MS" w:hAnsi="Arial Unicode MS" w:eastAsia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F83E28FA">
        <w:start w:val="1"/>
        <w:numFmt w:val="bullet"/>
        <w:lvlText w:val="·"/>
        <w:lvlJc w:val="left"/>
        <w:pPr>
          <w:ind w:left="2586" w:hanging="360"/>
        </w:pPr>
        <w:rPr>
          <w:rFonts w:ascii="Symbol" w:hAnsi="Symbol" w:eastAsia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774650B4">
        <w:start w:val="1"/>
        <w:numFmt w:val="bullet"/>
        <w:lvlText w:val="o"/>
        <w:lvlJc w:val="left"/>
        <w:pPr>
          <w:ind w:left="3306" w:hanging="360"/>
        </w:pPr>
        <w:rPr>
          <w:rFonts w:ascii="Arial Unicode MS" w:hAnsi="Arial Unicode MS" w:eastAsia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8E3638DC">
        <w:start w:val="1"/>
        <w:numFmt w:val="bullet"/>
        <w:lvlText w:val="▪"/>
        <w:lvlJc w:val="left"/>
        <w:pPr>
          <w:ind w:left="4026" w:hanging="360"/>
        </w:pPr>
        <w:rPr>
          <w:rFonts w:ascii="Arial Unicode MS" w:hAnsi="Arial Unicode MS" w:eastAsia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C4D4897C">
        <w:start w:val="1"/>
        <w:numFmt w:val="bullet"/>
        <w:lvlText w:val="·"/>
        <w:lvlJc w:val="left"/>
        <w:pPr>
          <w:ind w:left="4746" w:hanging="360"/>
        </w:pPr>
        <w:rPr>
          <w:rFonts w:ascii="Symbol" w:hAnsi="Symbol" w:eastAsia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F426F756">
        <w:start w:val="1"/>
        <w:numFmt w:val="bullet"/>
        <w:lvlText w:val="o"/>
        <w:lvlJc w:val="left"/>
        <w:pPr>
          <w:ind w:left="5466" w:hanging="360"/>
        </w:pPr>
        <w:rPr>
          <w:rFonts w:ascii="Arial Unicode MS" w:hAnsi="Arial Unicode MS" w:eastAsia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30DE23E4">
        <w:start w:val="1"/>
        <w:numFmt w:val="bullet"/>
        <w:lvlText w:val="▪"/>
        <w:lvlJc w:val="left"/>
        <w:pPr>
          <w:ind w:left="6186" w:hanging="360"/>
        </w:pPr>
        <w:rPr>
          <w:rFonts w:ascii="Arial Unicode MS" w:hAnsi="Arial Unicode MS" w:eastAsia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3">
    <w:abstractNumId w:val="4"/>
  </w:num>
  <w:num w:numId="34">
    <w:abstractNumId w:val="2"/>
  </w:num>
  <w:num w:numId="35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displayBackgroundShape/>
  <w:activeWritingStyle w:lang="es-ES_tradnl" w:vendorID="64" w:dllVersion="131078" w:nlCheck="1" w:checkStyle="0" w:appName="MSWord"/>
  <w:activeWritingStyle w:lang="en-US" w:vendorID="64" w:dllVersion="131078" w:nlCheck="1" w:checkStyle="1" w:appName="MSWord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C1FE4"/>
    <w:rsid w:val="0005063E"/>
    <w:rsid w:val="00053D25"/>
    <w:rsid w:val="00067E9B"/>
    <w:rsid w:val="000C5C27"/>
    <w:rsid w:val="001518A7"/>
    <w:rsid w:val="001759E0"/>
    <w:rsid w:val="002261FE"/>
    <w:rsid w:val="00245F69"/>
    <w:rsid w:val="002C1FE4"/>
    <w:rsid w:val="003203B2"/>
    <w:rsid w:val="0036275A"/>
    <w:rsid w:val="003927AC"/>
    <w:rsid w:val="00450943"/>
    <w:rsid w:val="0046189F"/>
    <w:rsid w:val="00484DD4"/>
    <w:rsid w:val="004E1F2D"/>
    <w:rsid w:val="005C3042"/>
    <w:rsid w:val="0072356D"/>
    <w:rsid w:val="0075704A"/>
    <w:rsid w:val="007C6F0A"/>
    <w:rsid w:val="007F1AB4"/>
    <w:rsid w:val="00825427"/>
    <w:rsid w:val="00831468"/>
    <w:rsid w:val="00876EB1"/>
    <w:rsid w:val="008D788F"/>
    <w:rsid w:val="00902E30"/>
    <w:rsid w:val="00932366"/>
    <w:rsid w:val="00941501"/>
    <w:rsid w:val="00986805"/>
    <w:rsid w:val="009A722B"/>
    <w:rsid w:val="009B008E"/>
    <w:rsid w:val="009D21DC"/>
    <w:rsid w:val="009D49CF"/>
    <w:rsid w:val="00A12551"/>
    <w:rsid w:val="00AB0A83"/>
    <w:rsid w:val="00AF3B9D"/>
    <w:rsid w:val="00C357A5"/>
    <w:rsid w:val="00D56336"/>
    <w:rsid w:val="00D712AA"/>
    <w:rsid w:val="00D85ABF"/>
    <w:rsid w:val="00DA165B"/>
    <w:rsid w:val="00DD1BA4"/>
    <w:rsid w:val="00E0715A"/>
    <w:rsid w:val="00E451D8"/>
    <w:rsid w:val="00E62B5A"/>
    <w:rsid w:val="00E81DDB"/>
    <w:rsid w:val="00EC4E59"/>
    <w:rsid w:val="00F54981"/>
    <w:rsid w:val="00FB7552"/>
    <w:rsid w:val="2EAF84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F010144"/>
  <w15:docId w15:val="{03D0800D-3990-42DC-9BA6-DDA63D5BFE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hAnsi="Times New Roman" w:eastAsia="Arial Unicode MS" w:cs="Times New Roman"/>
        <w:bdr w:val="nil"/>
        <w:lang w:val="pt-BR" w:eastAsia="pt-BR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styleId="Normal" w:default="1">
    <w:name w:val="Normal"/>
    <w:qFormat/>
    <w:rPr>
      <w:sz w:val="24"/>
      <w:szCs w:val="24"/>
      <w:lang w:val="en-US" w:eastAsia="en-US"/>
    </w:rPr>
  </w:style>
  <w:style w:type="paragraph" w:styleId="Heading1">
    <w:name w:val="heading 1"/>
    <w:next w:val="Body"/>
    <w:uiPriority w:val="9"/>
    <w:qFormat/>
    <w:pPr>
      <w:keepNext/>
      <w:pBdr>
        <w:bottom w:val="single" w:color="000000" w:sz="4" w:space="0"/>
      </w:pBdr>
      <w:shd w:val="clear" w:color="auto" w:fill="FFFFFF"/>
      <w:tabs>
        <w:tab w:val="left" w:pos="432"/>
      </w:tabs>
      <w:spacing w:before="500" w:after="120"/>
      <w:jc w:val="both"/>
      <w:outlineLvl w:val="0"/>
    </w:pPr>
    <w:rPr>
      <w:rFonts w:ascii="Verdana" w:hAnsi="Verdana" w:eastAsia="Verdana" w:cs="Verdana"/>
      <w:b/>
      <w:bCs/>
      <w:color w:val="000000"/>
      <w:kern w:val="28"/>
      <w:sz w:val="22"/>
      <w:szCs w:val="22"/>
      <w:u w:color="000000"/>
      <w:lang w:val="pt-PT"/>
    </w:rPr>
  </w:style>
  <w:style w:type="paragraph" w:styleId="Heading2">
    <w:name w:val="heading 2"/>
    <w:next w:val="Body"/>
    <w:uiPriority w:val="9"/>
    <w:unhideWhenUsed/>
    <w:qFormat/>
    <w:pPr>
      <w:keepNext/>
      <w:tabs>
        <w:tab w:val="left" w:pos="576"/>
      </w:tabs>
      <w:spacing w:before="240" w:after="60"/>
      <w:jc w:val="both"/>
      <w:outlineLvl w:val="1"/>
    </w:pPr>
    <w:rPr>
      <w:rFonts w:ascii="Times" w:hAnsi="Times" w:eastAsia="Times" w:cs="Times"/>
      <w:b/>
      <w:bCs/>
      <w:color w:val="000000"/>
      <w:sz w:val="24"/>
      <w:szCs w:val="24"/>
      <w:u w:color="000000"/>
      <w:lang w:val="pt-PT"/>
    </w:rPr>
  </w:style>
  <w:style w:type="character" w:styleId="DefaultParagraphFont" w:default="1">
    <w:name w:val="Default Paragraph Font"/>
    <w:uiPriority w:val="1"/>
    <w:semiHidden/>
    <w:unhideWhenUsed/>
  </w:style>
  <w:style w:type="table" w:styleId="TableNormal" w:default="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styleId="NoList" w:default="1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table" w:styleId="TableNormal1" w:customStyle="1">
    <w:name w:val="Table Normal1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Header">
    <w:name w:val="header"/>
    <w:pPr>
      <w:tabs>
        <w:tab w:val="center" w:pos="4252"/>
        <w:tab w:val="right" w:pos="8504"/>
      </w:tabs>
    </w:pPr>
    <w:rPr>
      <w:rFonts w:cs="Arial Unicode MS"/>
      <w:color w:val="000000"/>
      <w:sz w:val="24"/>
      <w:szCs w:val="24"/>
      <w:u w:color="000000"/>
      <w:lang w:val="pt-PT"/>
    </w:rPr>
  </w:style>
  <w:style w:type="paragraph" w:styleId="Body" w:customStyle="1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character" w:styleId="PageNumber">
    <w:name w:val="page number"/>
  </w:style>
  <w:style w:type="paragraph" w:styleId="HeaderFooter" w:customStyle="1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styleId="TitleA" w:customStyle="1">
    <w:name w:val="Title A"/>
    <w:next w:val="Body"/>
    <w:pPr>
      <w:pBdr>
        <w:bottom w:val="single" w:color="4F81BD" w:sz="8" w:space="0"/>
      </w:pBdr>
      <w:spacing w:after="300"/>
    </w:pPr>
    <w:rPr>
      <w:rFonts w:ascii="Cambria" w:hAnsi="Cambria" w:eastAsia="Cambria" w:cs="Cambria"/>
      <w:color w:val="17365D"/>
      <w:spacing w:val="5"/>
      <w:kern w:val="28"/>
      <w:sz w:val="52"/>
      <w:szCs w:val="52"/>
      <w:u w:color="17365D"/>
      <w:lang w:val="pt-PT"/>
    </w:rPr>
  </w:style>
  <w:style w:type="character" w:styleId="Strong">
    <w:name w:val="Strong"/>
    <w:rPr>
      <w:rFonts w:ascii="Times New Roman" w:hAnsi="Times New Roman"/>
      <w:b/>
      <w:bCs/>
      <w:lang w:val="en-US"/>
    </w:rPr>
  </w:style>
  <w:style w:type="paragraph" w:styleId="PSCLegenda" w:customStyle="1">
    <w:name w:val="PSC_Legenda"/>
    <w:pPr>
      <w:spacing w:before="60" w:after="60"/>
      <w:jc w:val="center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paragraph" w:styleId="Verses" w:customStyle="1">
    <w:name w:val="Versões"/>
    <w:pPr>
      <w:jc w:val="center"/>
    </w:pPr>
    <w:rPr>
      <w:rFonts w:ascii="Calibri" w:hAnsi="Calibri" w:cs="Arial Unicode MS"/>
      <w:color w:val="000000"/>
      <w:sz w:val="22"/>
      <w:szCs w:val="22"/>
      <w:u w:color="000000"/>
      <w:lang w:val="pt-PT"/>
    </w:rPr>
  </w:style>
  <w:style w:type="paragraph" w:styleId="Footer">
    <w:name w:val="footer"/>
    <w:pPr>
      <w:tabs>
        <w:tab w:val="center" w:pos="4252"/>
        <w:tab w:val="right" w:pos="8504"/>
      </w:tabs>
    </w:pPr>
    <w:rPr>
      <w:rFonts w:eastAsia="Times New Roman"/>
      <w:color w:val="000000"/>
      <w:sz w:val="24"/>
      <w:szCs w:val="24"/>
      <w:u w:color="000000"/>
      <w:lang w:val="pt-PT"/>
    </w:rPr>
  </w:style>
  <w:style w:type="paragraph" w:styleId="TOCHeading">
    <w:name w:val="TOC Heading"/>
    <w:next w:val="Body"/>
    <w:pPr>
      <w:keepNext/>
      <w:keepLines/>
      <w:tabs>
        <w:tab w:val="left" w:pos="432"/>
      </w:tabs>
      <w:spacing w:before="480" w:line="276" w:lineRule="auto"/>
    </w:pPr>
    <w:rPr>
      <w:rFonts w:ascii="Helvetica" w:hAnsi="Helvetica" w:cs="Arial Unicode MS"/>
      <w:b/>
      <w:bCs/>
      <w:color w:val="2F5496"/>
      <w:sz w:val="28"/>
      <w:szCs w:val="28"/>
      <w:u w:color="2F5496"/>
      <w:lang w:val="pt-PT"/>
    </w:rPr>
  </w:style>
  <w:style w:type="paragraph" w:styleId="TOC1">
    <w:name w:val="toc 1"/>
    <w:pPr>
      <w:tabs>
        <w:tab w:val="left" w:pos="480"/>
        <w:tab w:val="right" w:leader="dot" w:pos="8488"/>
      </w:tabs>
      <w:spacing w:before="120"/>
    </w:pPr>
    <w:rPr>
      <w:rFonts w:eastAsia="Times New Roman"/>
      <w:b/>
      <w:bCs/>
      <w:i/>
      <w:iCs/>
      <w:color w:val="000000"/>
      <w:sz w:val="24"/>
      <w:szCs w:val="24"/>
      <w:u w:color="000000"/>
      <w:lang w:val="pt-PT"/>
    </w:rPr>
  </w:style>
  <w:style w:type="paragraph" w:styleId="TOC2">
    <w:name w:val="toc 2"/>
    <w:pPr>
      <w:tabs>
        <w:tab w:val="left" w:pos="960"/>
        <w:tab w:val="right" w:leader="dot" w:pos="8488"/>
      </w:tabs>
      <w:spacing w:before="120"/>
      <w:ind w:left="240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numbering" w:styleId="ImportedStyle1" w:customStyle="1">
    <w:name w:val="Imported Style 1"/>
    <w:pPr>
      <w:numPr>
        <w:numId w:val="11"/>
      </w:numPr>
    </w:pPr>
  </w:style>
  <w:style w:type="paragraph" w:styleId="Paragraph2" w:customStyle="1">
    <w:name w:val="Paragraph2"/>
    <w:pPr>
      <w:spacing w:after="120"/>
      <w:ind w:left="360"/>
    </w:pPr>
    <w:rPr>
      <w:rFonts w:ascii="Arial" w:hAnsi="Arial" w:eastAsia="Arial" w:cs="Arial"/>
      <w:color w:val="000000"/>
      <w:sz w:val="22"/>
      <w:szCs w:val="22"/>
      <w:u w:color="000000"/>
      <w:lang w:val="en-US"/>
    </w:rPr>
  </w:style>
  <w:style w:type="paragraph" w:styleId="PSCComentarioTemplate" w:customStyle="1">
    <w:name w:val="PSC_Comentario_Template"/>
    <w:pPr>
      <w:spacing w:before="60" w:after="60"/>
      <w:jc w:val="both"/>
    </w:pPr>
    <w:rPr>
      <w:rFonts w:ascii="Times" w:hAnsi="Times" w:eastAsia="Times" w:cs="Times"/>
      <w:i/>
      <w:iCs/>
      <w:color w:val="000000"/>
      <w:sz w:val="22"/>
      <w:szCs w:val="22"/>
      <w:u w:color="000000"/>
      <w:lang w:val="pt-PT"/>
    </w:rPr>
  </w:style>
  <w:style w:type="paragraph" w:styleId="PSCTabelaCabecalho" w:customStyle="1">
    <w:name w:val="PSC_Tabela_Cabecalho"/>
    <w:pPr>
      <w:spacing w:before="60" w:after="60"/>
      <w:jc w:val="center"/>
    </w:pPr>
    <w:rPr>
      <w:rFonts w:ascii="Verdana" w:hAnsi="Verdana" w:cs="Arial Unicode MS"/>
      <w:b/>
      <w:bCs/>
      <w:i/>
      <w:iCs/>
      <w:color w:val="000000"/>
      <w:u w:color="000000"/>
      <w:lang w:val="pt-PT"/>
    </w:rPr>
  </w:style>
  <w:style w:type="numbering" w:styleId="ImportedStyle2" w:customStyle="1">
    <w:name w:val="Imported Style 2"/>
    <w:pPr>
      <w:numPr>
        <w:numId w:val="15"/>
      </w:numPr>
    </w:pPr>
  </w:style>
  <w:style w:type="numbering" w:styleId="ImportedStyle3" w:customStyle="1">
    <w:name w:val="Imported Style 3"/>
    <w:pPr>
      <w:numPr>
        <w:numId w:val="19"/>
      </w:numPr>
    </w:pPr>
  </w:style>
  <w:style w:type="numbering" w:styleId="ImportedStyle4" w:customStyle="1">
    <w:name w:val="Imported Style 4"/>
    <w:pPr>
      <w:numPr>
        <w:numId w:val="22"/>
      </w:numPr>
    </w:pPr>
  </w:style>
  <w:style w:type="numbering" w:styleId="ImportedStyle5" w:customStyle="1">
    <w:name w:val="Imported Style 5"/>
    <w:pPr>
      <w:numPr>
        <w:numId w:val="27"/>
      </w:numPr>
    </w:pPr>
  </w:style>
  <w:style w:type="numbering" w:styleId="Bullets" w:customStyle="1">
    <w:name w:val="Bullets"/>
    <w:pPr>
      <w:numPr>
        <w:numId w:val="29"/>
      </w:numPr>
    </w:pPr>
  </w:style>
  <w:style w:type="paragraph" w:styleId="NormalWeb">
    <w:name w:val="Normal (Web)"/>
    <w:pPr>
      <w:spacing w:before="100" w:after="100"/>
    </w:pPr>
    <w:rPr>
      <w:rFonts w:cs="Arial Unicode MS"/>
      <w:color w:val="000000"/>
      <w:sz w:val="24"/>
      <w:szCs w:val="24"/>
      <w:u w:color="000000"/>
      <w:lang w:val="pt-PT"/>
    </w:rPr>
  </w:style>
  <w:style w:type="paragraph" w:styleId="ListParagraph">
    <w:name w:val="List Paragraph"/>
    <w:pPr>
      <w:ind w:left="720"/>
    </w:pPr>
    <w:rPr>
      <w:rFonts w:cs="Arial Unicode MS"/>
      <w:color w:val="000000"/>
      <w:sz w:val="24"/>
      <w:szCs w:val="24"/>
      <w:u w:color="000000"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&#65279;<?xml version="1.0" encoding="utf-8"?><Relationships xmlns="http://schemas.openxmlformats.org/package/2006/relationships"><Relationship Type="http://schemas.openxmlformats.org/officeDocument/2006/relationships/footer" Target="footer1.xml" Id="rId8" /><Relationship Type="http://schemas.openxmlformats.org/officeDocument/2006/relationships/header" Target="header4.xml" Id="rId18" /><Relationship Type="http://schemas.openxmlformats.org/officeDocument/2006/relationships/settings" Target="settings.xml" Id="rId3" /><Relationship Type="http://schemas.openxmlformats.org/officeDocument/2006/relationships/header" Target="header1.xml" Id="rId7" /><Relationship Type="http://schemas.openxmlformats.org/officeDocument/2006/relationships/styles" Target="styles.xml" Id="rId2" /><Relationship Type="http://schemas.openxmlformats.org/officeDocument/2006/relationships/header" Target="header3.xml" Id="rId16" /><Relationship Type="http://schemas.openxmlformats.org/officeDocument/2006/relationships/theme" Target="theme/theme1.xml" Id="rId20" /><Relationship Type="http://schemas.openxmlformats.org/officeDocument/2006/relationships/numbering" Target="numbering.xml" Id="rId1" /><Relationship Type="http://schemas.openxmlformats.org/officeDocument/2006/relationships/endnotes" Target="endnotes.xml" Id="rId6" /><Relationship Type="http://schemas.openxmlformats.org/officeDocument/2006/relationships/image" Target="media/image2.png" Id="rId11" /><Relationship Type="http://schemas.openxmlformats.org/officeDocument/2006/relationships/footnotes" Target="footnotes.xml" Id="rId5" /><Relationship Type="http://schemas.openxmlformats.org/officeDocument/2006/relationships/footer" Target="footer2.xml" Id="rId10" /><Relationship Type="http://schemas.openxmlformats.org/officeDocument/2006/relationships/fontTable" Target="fontTable.xml" Id="rId19" /><Relationship Type="http://schemas.openxmlformats.org/officeDocument/2006/relationships/webSettings" Target="webSettings.xml" Id="rId4" /><Relationship Type="http://schemas.openxmlformats.org/officeDocument/2006/relationships/header" Target="header2.xml" Id="rId9" /><Relationship Type="http://schemas.openxmlformats.org/officeDocument/2006/relationships/image" Target="/media/image8.png" Id="R0a4cf636698742b2" /><Relationship Type="http://schemas.openxmlformats.org/officeDocument/2006/relationships/image" Target="/media/image9.png" Id="Rc70aedbeb3454b72" /><Relationship Type="http://schemas.openxmlformats.org/officeDocument/2006/relationships/image" Target="/media/imagea.png" Id="R7d71f8c8335241ec" /><Relationship Type="http://schemas.openxmlformats.org/officeDocument/2006/relationships/image" Target="/media/imageb.png" Id="R40d74f33895b46e6" /><Relationship Type="http://schemas.openxmlformats.org/officeDocument/2006/relationships/image" Target="/media/imagec.png" Id="R6f8e1f9abd0541b6" 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Tema do 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Tema do Offic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Tema do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ap:Properties xmlns="http://schemas.openxmlformats.org/officeDocument/2006/extended-properties" xmlns:vt="http://schemas.openxmlformats.org/officeDocument/2006/docPropsVTypes" xmlns:ap="http://schemas.openxmlformats.org/officeDocument/2006/extended-properties">
  <ap:Template>Normal</ap:Template>
  <ap:Application>Microsoft Office Word</ap:Application>
  <ap:DocSecurity>0</ap:DocSecurity>
  <ap:ScaleCrop>false</ap:ScaleCrop>
  <ap:Company/>
  <ap:SharedDoc>false</ap:SharedDoc>
  <ap:HyperlinksChanged>false</ap:HyperlinksChanged>
  <ap:AppVersion>00.0001</ap:AppVersion>
  <ap:LinksUpToDate>false</ap:LinksUpToDate>
</ap:Properties>
</file>

<file path=docProps/core.xml><?xml version="1.0" encoding="utf-8"?>
<coreProperties xmlns:dc="http://purl.org/dc/elements/1.1/" xmlns:dcterms="http://purl.org/dc/terms/" xmlns:xsi="http://www.w3.org/2001/XMLSchema-instance" xmlns="http://schemas.openxmlformats.org/package/2006/metadata/core-properties">
  <lastModifiedBy>Rhuan Felipe</lastModifiedBy>
  <revision>44</revision>
  <dcterms:created xsi:type="dcterms:W3CDTF">2019-10-14T12:48:00.0000000Z</dcterms:created>
  <dcterms:modified xsi:type="dcterms:W3CDTF">2019-10-16T12:58:44.9448072Z</dcterms:modified>
</coreProperties>
</file>